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3877" w:rsidRDefault="00FA6636">
      <w:r>
        <w:t>Caractérisations de la diffusion de la peau</w:t>
      </w:r>
    </w:p>
    <w:p w:rsidR="007B173E" w:rsidRDefault="007B173E">
      <w:pPr>
        <w:rPr>
          <w:lang w:val="en-US"/>
        </w:rPr>
      </w:pPr>
      <w:proofErr w:type="spellStart"/>
      <w:r w:rsidRPr="007B173E">
        <w:rPr>
          <w:lang w:val="en-US"/>
        </w:rPr>
        <w:t>Ourkiya</w:t>
      </w:r>
      <w:proofErr w:type="spellEnd"/>
      <w:r>
        <w:rPr>
          <w:lang w:val="en-US"/>
        </w:rPr>
        <w:t xml:space="preserve"> </w:t>
      </w:r>
      <w:r w:rsidRPr="007B173E">
        <w:rPr>
          <w:lang w:val="en-US"/>
        </w:rPr>
        <w:t xml:space="preserve">Maison </w:t>
      </w:r>
      <w:proofErr w:type="spellStart"/>
      <w:r w:rsidRPr="007B173E">
        <w:rPr>
          <w:lang w:val="en-US"/>
        </w:rPr>
        <w:t>Loukkas</w:t>
      </w:r>
      <w:proofErr w:type="spellEnd"/>
      <w:r w:rsidRPr="007B173E">
        <w:rPr>
          <w:lang w:val="en-US"/>
        </w:rPr>
        <w:t xml:space="preserve"> </w:t>
      </w:r>
      <w:proofErr w:type="spellStart"/>
      <w:r w:rsidRPr="007B173E">
        <w:rPr>
          <w:lang w:val="en-US"/>
        </w:rPr>
        <w:t>Lindor</w:t>
      </w:r>
      <w:proofErr w:type="spellEnd"/>
      <w:r w:rsidRPr="007B173E">
        <w:rPr>
          <w:lang w:val="en-US"/>
        </w:rPr>
        <w:t xml:space="preserve"> </w:t>
      </w:r>
      <w:proofErr w:type="spellStart"/>
      <w:r w:rsidRPr="007B173E">
        <w:rPr>
          <w:lang w:val="en-US"/>
        </w:rPr>
        <w:t>Krimech</w:t>
      </w:r>
      <w:proofErr w:type="spellEnd"/>
      <w:r w:rsidRPr="007B173E">
        <w:rPr>
          <w:lang w:val="en-US"/>
        </w:rPr>
        <w:t xml:space="preserve"> Chan </w:t>
      </w:r>
    </w:p>
    <w:p w:rsidR="0012291A" w:rsidRPr="007B173E" w:rsidRDefault="0012291A">
      <w:pPr>
        <w:rPr>
          <w:lang w:val="en-US"/>
        </w:rPr>
      </w:pPr>
    </w:p>
    <w:p w:rsidR="00FA6636" w:rsidRDefault="00AE5856">
      <w:r>
        <w:t>Résumé</w:t>
      </w:r>
    </w:p>
    <w:p w:rsidR="00FA6636" w:rsidRDefault="00F329AC" w:rsidP="002F7B09">
      <w:r>
        <w:t>La peau humaine est un organe suffisamment complexe pour caractériser un individu,</w:t>
      </w:r>
      <w:r w:rsidR="005F4FCD">
        <w:t xml:space="preserve"> de par sa structure spatiale, la couleur de celle-ci, ou sa qualité, quantifiable par l’état des pores de la peau</w:t>
      </w:r>
      <w:r>
        <w:t>.</w:t>
      </w:r>
      <w:r w:rsidR="008F6D73" w:rsidRPr="008F6D73">
        <w:t xml:space="preserve"> </w:t>
      </w:r>
      <w:r w:rsidR="008F6D73">
        <w:t xml:space="preserve">Ce papier présente une technique d’analyse de la </w:t>
      </w:r>
      <w:r w:rsidR="00D668FC">
        <w:t>réaction</w:t>
      </w:r>
      <w:r w:rsidR="008F6D73">
        <w:t xml:space="preserve"> de la peau</w:t>
      </w:r>
      <w:r w:rsidR="00D668FC">
        <w:t xml:space="preserve"> quand on l’éclaire avec de la lumière de différentes longueurs d’ondes.</w:t>
      </w:r>
      <w:r w:rsidR="008F6D73">
        <w:t xml:space="preserve"> </w:t>
      </w:r>
      <w:proofErr w:type="gramStart"/>
      <w:r w:rsidR="008F6D73">
        <w:t>consistant</w:t>
      </w:r>
      <w:proofErr w:type="gramEnd"/>
      <w:r w:rsidR="008F6D73">
        <w:t xml:space="preserve"> à utiliser un faisceau lumineux et capter la diffusion de celle-ci sur la peau. </w:t>
      </w:r>
      <w:r w:rsidR="002F7B09">
        <w:t>On propose un système permettant d’évaluer la diffusion de la peau,</w:t>
      </w:r>
      <w:r w:rsidR="000D4AFE">
        <w:t xml:space="preserve"> captée pa</w:t>
      </w:r>
      <w:r w:rsidR="00FA6636">
        <w:t xml:space="preserve">r une </w:t>
      </w:r>
      <w:r w:rsidR="007B173E">
        <w:t>photodiode</w:t>
      </w:r>
      <w:r w:rsidR="00FA6636">
        <w:t xml:space="preserve"> montée sur un bras motorisé</w:t>
      </w:r>
      <w:r w:rsidR="000D4AFE">
        <w:t>, dont le signal utile est converti en tension et envoyé dans un système de traitement de données</w:t>
      </w:r>
      <w:r w:rsidR="00FA6636">
        <w:t xml:space="preserve">. Nous avons extrait des caractéristiques de la peau pour 7 sujets, et l’on présente un système de traitement permettant la reconnaissance à </w:t>
      </w:r>
      <w:r w:rsidR="00291F68">
        <w:t>NC</w:t>
      </w:r>
      <w:r w:rsidR="00FA6636">
        <w:t>% de</w:t>
      </w:r>
      <w:r w:rsidR="00390E93">
        <w:t xml:space="preserve">s sujets </w:t>
      </w:r>
      <w:r w:rsidR="00FA6636">
        <w:t>sur l’échantillon de test, via les données</w:t>
      </w:r>
      <w:r w:rsidR="007B173E">
        <w:t xml:space="preserve"> de diffusion, mais également de</w:t>
      </w:r>
      <w:r w:rsidR="00FA6636">
        <w:t xml:space="preserve"> </w:t>
      </w:r>
      <w:r w:rsidR="003D3C4B">
        <w:t xml:space="preserve">spectrophotométrie </w:t>
      </w:r>
      <w:r w:rsidR="00FA6636">
        <w:t>couplé</w:t>
      </w:r>
      <w:r w:rsidR="00390E93">
        <w:t>e</w:t>
      </w:r>
      <w:r w:rsidR="00C9483F">
        <w:t>s au</w:t>
      </w:r>
      <w:r w:rsidR="000D4AFE">
        <w:t>x</w:t>
      </w:r>
      <w:r w:rsidR="00C9483F">
        <w:t xml:space="preserve"> données du capteur</w:t>
      </w:r>
      <w:r w:rsidR="00FA6636">
        <w:t>.</w:t>
      </w:r>
    </w:p>
    <w:p w:rsidR="00FA6636" w:rsidRDefault="00FA6636"/>
    <w:p w:rsidR="00BC3FDB" w:rsidRDefault="00BC3FDB" w:rsidP="00BC3FDB">
      <w:r>
        <w:t>Introduction :</w:t>
      </w:r>
    </w:p>
    <w:p w:rsidR="00BC3FDB" w:rsidRDefault="00BC3FDB" w:rsidP="00BC3FDB">
      <w:pPr>
        <w:pStyle w:val="Paragraphedeliste"/>
        <w:numPr>
          <w:ilvl w:val="0"/>
          <w:numId w:val="2"/>
        </w:numPr>
      </w:pPr>
      <w:r w:rsidRPr="00CC2AB9">
        <w:t xml:space="preserve">Prendre la </w:t>
      </w:r>
      <w:proofErr w:type="spellStart"/>
      <w:r w:rsidRPr="00CC2AB9">
        <w:t>these</w:t>
      </w:r>
      <w:proofErr w:type="spellEnd"/>
      <w:r w:rsidRPr="00CC2AB9">
        <w:t xml:space="preserve"> de spectral </w:t>
      </w:r>
      <w:proofErr w:type="spellStart"/>
      <w:r w:rsidRPr="00CC2AB9">
        <w:t>imaging</w:t>
      </w:r>
      <w:proofErr w:type="spellEnd"/>
      <w:r w:rsidRPr="00CC2AB9">
        <w:t xml:space="preserve"> and </w:t>
      </w:r>
      <w:proofErr w:type="spellStart"/>
      <w:r w:rsidRPr="00CC2AB9">
        <w:t>analysing</w:t>
      </w:r>
      <w:proofErr w:type="spellEnd"/>
      <w:r w:rsidRPr="00CC2AB9">
        <w:t xml:space="preserve"> </w:t>
      </w:r>
      <w:proofErr w:type="spellStart"/>
      <w:r w:rsidRPr="00CC2AB9">
        <w:t>human</w:t>
      </w:r>
      <w:proofErr w:type="spellEnd"/>
      <w:r w:rsidRPr="00CC2AB9">
        <w:t xml:space="preserve"> skin / </w:t>
      </w:r>
      <w:proofErr w:type="spellStart"/>
      <w:proofErr w:type="gramStart"/>
      <w:r w:rsidRPr="00CC2AB9">
        <w:t>kusse</w:t>
      </w:r>
      <w:proofErr w:type="spellEnd"/>
      <w:r w:rsidRPr="00CC2AB9">
        <w:t xml:space="preserve">  BERSHA</w:t>
      </w:r>
      <w:proofErr w:type="gramEnd"/>
      <w:r w:rsidRPr="00CC2AB9">
        <w:t>, intro, et la faire en 3-5 lignes</w:t>
      </w:r>
    </w:p>
    <w:p w:rsidR="00BC3FDB" w:rsidRPr="00CC2AB9" w:rsidRDefault="00BC3FDB" w:rsidP="00BC3FDB">
      <w:pPr>
        <w:pStyle w:val="Paragraphedeliste"/>
        <w:numPr>
          <w:ilvl w:val="0"/>
          <w:numId w:val="2"/>
        </w:numPr>
      </w:pPr>
      <w:r>
        <w:t>Regarder l’évolution historique du sujet</w:t>
      </w:r>
    </w:p>
    <w:p w:rsidR="00BC3FDB" w:rsidRDefault="00BC3FDB" w:rsidP="00BC3FDB"/>
    <w:p w:rsidR="00BC3FDB" w:rsidRDefault="00BC3FDB" w:rsidP="00BC3FDB">
      <w:pPr>
        <w:ind w:left="360"/>
      </w:pPr>
      <w:r>
        <w:t xml:space="preserve">Notre motivation </w:t>
      </w:r>
      <w:proofErr w:type="spellStart"/>
      <w:r>
        <w:t>à</w:t>
      </w:r>
      <w:proofErr w:type="spellEnd"/>
      <w:r>
        <w:t xml:space="preserve"> été de caractériser la peau, en utilisant la spectrophotométrie, et l’absorption nous montre la pigmentation de la peau et les pathologies liées à l’épithélium, de manière non-invasive.</w:t>
      </w:r>
    </w:p>
    <w:p w:rsidR="00BC3FDB" w:rsidRDefault="00BC3FDB" w:rsidP="00BC3FDB">
      <w:pPr>
        <w:ind w:left="360"/>
      </w:pPr>
      <w:r>
        <w:t>La problématique est de caractériser les anomalies. On peut se servir de cette technologie dans les domaines de la médecine, cosmétologie, et de la biométrie.</w:t>
      </w:r>
    </w:p>
    <w:p w:rsidR="00BC3FDB" w:rsidRDefault="00BC3FDB" w:rsidP="00BC3FDB">
      <w:pPr>
        <w:ind w:left="360"/>
      </w:pPr>
      <w:r>
        <w:t>On a mené cette approche pour caractériser le facteur diffusion de la peau pour en tirer des informations sur la peau.</w:t>
      </w:r>
    </w:p>
    <w:p w:rsidR="00BC3FDB" w:rsidRDefault="00BC3FDB" w:rsidP="00BC3FDB">
      <w:pPr>
        <w:ind w:left="360"/>
      </w:pPr>
    </w:p>
    <w:p w:rsidR="00BC3FDB" w:rsidRPr="00CC2AB9" w:rsidRDefault="00BC3FDB" w:rsidP="00BC3FDB">
      <w:pPr>
        <w:ind w:left="360"/>
      </w:pPr>
      <w:r>
        <w:t xml:space="preserve">Le but </w:t>
      </w:r>
      <w:proofErr w:type="spellStart"/>
      <w:r>
        <w:t>à</w:t>
      </w:r>
      <w:proofErr w:type="spellEnd"/>
      <w:r>
        <w:t xml:space="preserve"> été d’identifier des régions sous-cutanées </w:t>
      </w:r>
      <w:proofErr w:type="spellStart"/>
      <w:r>
        <w:t>coresspondant</w:t>
      </w:r>
      <w:proofErr w:type="spellEnd"/>
      <w:r>
        <w:t xml:space="preserve"> à une vascularisation anormale des tissus conjonctifs </w:t>
      </w:r>
    </w:p>
    <w:p w:rsidR="00B212EF" w:rsidRDefault="00B212EF"/>
    <w:p w:rsidR="00BC3FDB" w:rsidRDefault="00BC3FDB"/>
    <w:p w:rsidR="00BC3FDB" w:rsidRDefault="00BC3FDB"/>
    <w:p w:rsidR="00BC3FDB" w:rsidRDefault="00BC3FDB"/>
    <w:p w:rsidR="00BC3FDB" w:rsidRDefault="00BC3FDB"/>
    <w:p w:rsidR="00BC3FDB" w:rsidRDefault="00BC3FDB"/>
    <w:p w:rsidR="00E444CA" w:rsidRPr="00E444CA" w:rsidRDefault="00E444CA" w:rsidP="00E444CA">
      <w:pPr>
        <w:ind w:firstLine="708"/>
        <w:jc w:val="both"/>
        <w:rPr>
          <w:rFonts w:cstheme="minorHAnsi"/>
          <w:sz w:val="24"/>
          <w:szCs w:val="24"/>
          <w:lang w:val="en-US"/>
        </w:rPr>
      </w:pPr>
      <w:r w:rsidRPr="00591CAE">
        <w:rPr>
          <w:sz w:val="24"/>
          <w:szCs w:val="24"/>
          <w:lang w:val="en-US"/>
        </w:rPr>
        <w:t>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w:t>
      </w:r>
      <w:r>
        <w:rPr>
          <w:sz w:val="24"/>
          <w:szCs w:val="24"/>
          <w:lang w:val="en-US"/>
        </w:rPr>
        <w:t>hs. Once, signal-to-</w:t>
      </w:r>
      <w:r w:rsidRPr="00E444CA">
        <w:rPr>
          <w:rFonts w:cstheme="minorHAnsi"/>
          <w:sz w:val="24"/>
          <w:szCs w:val="24"/>
          <w:lang w:val="en-US"/>
        </w:rPr>
        <w:t>noise ratio computation is performed, its data feed a processing system to characterize each sample and then, a cross-validated recognition task, achieving NC% accuracy and legitimizing the biometric application of this method, is executed.</w:t>
      </w:r>
    </w:p>
    <w:p w:rsidR="00BC3FDB" w:rsidRPr="00E444CA" w:rsidRDefault="00BC3FDB">
      <w:pPr>
        <w:rPr>
          <w:lang w:val="en-US"/>
        </w:rPr>
      </w:pPr>
    </w:p>
    <w:p w:rsidR="00BC3FDB" w:rsidRPr="00E444CA" w:rsidRDefault="00BC3FDB">
      <w:pPr>
        <w:rPr>
          <w:lang w:val="en-US"/>
        </w:rPr>
      </w:pPr>
    </w:p>
    <w:p w:rsidR="00BC3FDB" w:rsidRPr="00E444CA" w:rsidRDefault="00BC3FDB">
      <w:pPr>
        <w:rPr>
          <w:lang w:val="en-US"/>
        </w:rPr>
      </w:pPr>
    </w:p>
    <w:p w:rsidR="00BC3FDB" w:rsidRPr="00E444CA" w:rsidRDefault="00BC3FDB">
      <w:pPr>
        <w:rPr>
          <w:lang w:val="en-US"/>
        </w:rPr>
      </w:pPr>
    </w:p>
    <w:p w:rsidR="00BC3FDB" w:rsidRPr="00E444CA" w:rsidRDefault="00BC3FDB">
      <w:pPr>
        <w:rPr>
          <w:lang w:val="en-US"/>
        </w:rPr>
      </w:pPr>
    </w:p>
    <w:p w:rsidR="00D359B2" w:rsidRDefault="00D359B2" w:rsidP="00F03905">
      <w:pPr>
        <w:jc w:val="both"/>
      </w:pPr>
      <w:r>
        <w:t>Les deux premiers paragraphes annoncent le contexte</w:t>
      </w:r>
      <w:r w:rsidRPr="00D359B2">
        <w:t>, le troisième la problématique</w:t>
      </w:r>
      <w:r>
        <w:t>/motivation</w:t>
      </w:r>
      <w:r w:rsidRPr="00D359B2">
        <w:t>, le quatrième on pose le problème</w:t>
      </w:r>
      <w:r>
        <w:t>.</w:t>
      </w:r>
    </w:p>
    <w:p w:rsidR="00D359B2" w:rsidRPr="00D359B2" w:rsidRDefault="00D359B2" w:rsidP="00F03905">
      <w:pPr>
        <w:jc w:val="both"/>
      </w:pPr>
    </w:p>
    <w:p w:rsidR="00D359B2" w:rsidRPr="00BC3FDB" w:rsidRDefault="007B173E" w:rsidP="00F03905">
      <w:pPr>
        <w:jc w:val="both"/>
        <w:rPr>
          <w:lang w:val="en-US"/>
        </w:rPr>
      </w:pPr>
      <w:r w:rsidRPr="00BC3FDB">
        <w:rPr>
          <w:lang w:val="en-US"/>
        </w:rPr>
        <w:t>Introduction</w:t>
      </w:r>
    </w:p>
    <w:p w:rsidR="005767D3" w:rsidRPr="00D839E4" w:rsidRDefault="005767D3" w:rsidP="00045770">
      <w:pPr>
        <w:jc w:val="both"/>
        <w:rPr>
          <w:sz w:val="24"/>
          <w:szCs w:val="24"/>
          <w:lang w:val="en-US"/>
        </w:rPr>
      </w:pPr>
      <w:r w:rsidRPr="00D839E4">
        <w:rPr>
          <w:sz w:val="24"/>
          <w:szCs w:val="24"/>
          <w:lang w:val="en-US"/>
        </w:rPr>
        <w:tab/>
      </w:r>
      <w:r w:rsidR="00AC0D66" w:rsidRPr="00D839E4">
        <w:rPr>
          <w:sz w:val="24"/>
          <w:szCs w:val="24"/>
          <w:lang w:val="en-US"/>
        </w:rPr>
        <w:t>Skin is the largest organ of</w:t>
      </w:r>
      <w:r w:rsidRPr="00D839E4">
        <w:rPr>
          <w:sz w:val="24"/>
          <w:szCs w:val="24"/>
          <w:lang w:val="en-US"/>
        </w:rPr>
        <w:t xml:space="preserve"> the body and the most discriminative part of the recognition</w:t>
      </w:r>
      <w:r w:rsidR="00AC0D66" w:rsidRPr="00D839E4">
        <w:rPr>
          <w:sz w:val="24"/>
          <w:szCs w:val="24"/>
          <w:lang w:val="en-US"/>
        </w:rPr>
        <w:t xml:space="preserve"> task of different human beings. Its inner characteristics of humidity determines the quality of the skin pores</w:t>
      </w:r>
      <w:r w:rsidR="00741DA6">
        <w:rPr>
          <w:sz w:val="24"/>
          <w:szCs w:val="24"/>
          <w:lang w:val="en-US"/>
        </w:rPr>
        <w:t xml:space="preserve"> </w:t>
      </w:r>
      <w:r w:rsidR="00741DA6">
        <w:rPr>
          <w:sz w:val="24"/>
          <w:szCs w:val="24"/>
          <w:lang w:val="en-US"/>
        </w:rPr>
        <w:fldChar w:fldCharType="begin"/>
      </w:r>
      <w:r w:rsidR="00741DA6">
        <w:rPr>
          <w:sz w:val="24"/>
          <w:szCs w:val="24"/>
          <w:lang w:val="en-US"/>
        </w:rPr>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00741DA6">
        <w:rPr>
          <w:sz w:val="24"/>
          <w:szCs w:val="24"/>
          <w:lang w:val="en-US"/>
        </w:rPr>
        <w:fldChar w:fldCharType="separate"/>
      </w:r>
      <w:r w:rsidR="00741DA6" w:rsidRPr="00741DA6">
        <w:rPr>
          <w:rFonts w:ascii="Calibri" w:hAnsi="Calibri" w:cs="Calibri"/>
          <w:sz w:val="24"/>
          <w:lang w:val="en-US"/>
        </w:rPr>
        <w:t>[1]</w:t>
      </w:r>
      <w:r w:rsidR="00741DA6">
        <w:rPr>
          <w:sz w:val="24"/>
          <w:szCs w:val="24"/>
          <w:lang w:val="en-US"/>
        </w:rPr>
        <w:fldChar w:fldCharType="end"/>
      </w:r>
      <w:r w:rsidR="00AC0D66" w:rsidRPr="00D839E4">
        <w:rPr>
          <w:sz w:val="24"/>
          <w:szCs w:val="24"/>
          <w:lang w:val="en-US"/>
        </w:rPr>
        <w:t>,</w:t>
      </w:r>
      <w:r w:rsidR="00DB2BDE" w:rsidRPr="00D839E4">
        <w:rPr>
          <w:sz w:val="24"/>
          <w:szCs w:val="24"/>
          <w:lang w:val="en-US"/>
        </w:rPr>
        <w:t xml:space="preserve"> and the skin chromophores constitutes the main element of interaction with light</w:t>
      </w:r>
      <w:r w:rsidR="001B4E36">
        <w:rPr>
          <w:sz w:val="24"/>
          <w:szCs w:val="24"/>
          <w:lang w:val="en-US"/>
        </w:rPr>
        <w:t xml:space="preserve"> </w:t>
      </w:r>
      <w:r w:rsidR="001B4E36">
        <w:rPr>
          <w:sz w:val="24"/>
          <w:szCs w:val="24"/>
          <w:lang w:val="en-US"/>
        </w:rPr>
        <w:fldChar w:fldCharType="begin"/>
      </w:r>
      <w:r w:rsidR="001B4E36">
        <w:rPr>
          <w:sz w:val="24"/>
          <w:szCs w:val="24"/>
          <w:lang w:val="en-US"/>
        </w:rPr>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001B4E36">
        <w:rPr>
          <w:sz w:val="24"/>
          <w:szCs w:val="24"/>
          <w:lang w:val="en-US"/>
        </w:rPr>
        <w:fldChar w:fldCharType="separate"/>
      </w:r>
      <w:r w:rsidR="001B4E36" w:rsidRPr="001B4E36">
        <w:rPr>
          <w:rFonts w:ascii="Calibri" w:hAnsi="Calibri" w:cs="Calibri"/>
          <w:sz w:val="24"/>
          <w:szCs w:val="24"/>
          <w:lang w:val="en-US"/>
        </w:rPr>
        <w:t>[2]–[4]</w:t>
      </w:r>
      <w:r w:rsidR="001B4E36">
        <w:rPr>
          <w:sz w:val="24"/>
          <w:szCs w:val="24"/>
          <w:lang w:val="en-US"/>
        </w:rPr>
        <w:fldChar w:fldCharType="end"/>
      </w:r>
      <w:r w:rsidR="00DB2BDE" w:rsidRPr="00D839E4">
        <w:rPr>
          <w:sz w:val="24"/>
          <w:szCs w:val="24"/>
          <w:lang w:val="en-US"/>
        </w:rPr>
        <w:t>. T</w:t>
      </w:r>
      <w:r w:rsidR="00AC0D66" w:rsidRPr="00D839E4">
        <w:rPr>
          <w:sz w:val="24"/>
          <w:szCs w:val="24"/>
          <w:lang w:val="en-US"/>
        </w:rPr>
        <w:t xml:space="preserve">he melanin rate is used to make a barrier </w:t>
      </w:r>
      <w:r w:rsidR="00F03905" w:rsidRPr="00D839E4">
        <w:rPr>
          <w:sz w:val="24"/>
          <w:szCs w:val="24"/>
          <w:lang w:val="en-US"/>
        </w:rPr>
        <w:t>to avoid</w:t>
      </w:r>
      <w:r w:rsidR="00AC0D66" w:rsidRPr="00D839E4">
        <w:rPr>
          <w:sz w:val="24"/>
          <w:szCs w:val="24"/>
          <w:lang w:val="en-US"/>
        </w:rPr>
        <w:t xml:space="preserve"> </w:t>
      </w:r>
      <w:r w:rsidR="00F03905" w:rsidRPr="00D839E4">
        <w:rPr>
          <w:sz w:val="24"/>
          <w:szCs w:val="24"/>
          <w:lang w:val="en-US"/>
        </w:rPr>
        <w:t xml:space="preserve">harmful exposure of electromagnetic radiations </w:t>
      </w:r>
      <w:r w:rsidR="00AC0D66" w:rsidRPr="00D839E4">
        <w:rPr>
          <w:sz w:val="24"/>
          <w:szCs w:val="24"/>
          <w:lang w:val="en-US"/>
        </w:rPr>
        <w:t>in the environment</w:t>
      </w:r>
      <w:r w:rsidR="001B4E36">
        <w:rPr>
          <w:sz w:val="24"/>
          <w:szCs w:val="24"/>
          <w:lang w:val="en-US"/>
        </w:rPr>
        <w:t xml:space="preserve"> </w:t>
      </w:r>
      <w:r w:rsidR="001B4E36">
        <w:rPr>
          <w:sz w:val="24"/>
          <w:szCs w:val="24"/>
          <w:lang w:val="en-US"/>
        </w:rPr>
        <w:fldChar w:fldCharType="begin"/>
      </w:r>
      <w:r w:rsidR="001B4E36">
        <w:rPr>
          <w:sz w:val="24"/>
          <w:szCs w:val="24"/>
          <w:lang w:val="en-US"/>
        </w:rPr>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001B4E36">
        <w:rPr>
          <w:sz w:val="24"/>
          <w:szCs w:val="24"/>
          <w:lang w:val="en-US"/>
        </w:rPr>
        <w:fldChar w:fldCharType="separate"/>
      </w:r>
      <w:r w:rsidR="001B4E36" w:rsidRPr="001B4E36">
        <w:rPr>
          <w:rFonts w:ascii="Calibri" w:hAnsi="Calibri" w:cs="Calibri"/>
          <w:sz w:val="24"/>
          <w:lang w:val="en-US"/>
        </w:rPr>
        <w:t>[5]</w:t>
      </w:r>
      <w:r w:rsidR="001B4E36">
        <w:rPr>
          <w:sz w:val="24"/>
          <w:szCs w:val="24"/>
          <w:lang w:val="en-US"/>
        </w:rPr>
        <w:fldChar w:fldCharType="end"/>
      </w:r>
      <w:r w:rsidR="00AC0D66" w:rsidRPr="00D839E4">
        <w:rPr>
          <w:sz w:val="24"/>
          <w:szCs w:val="24"/>
          <w:lang w:val="en-US"/>
        </w:rPr>
        <w:t xml:space="preserve">, and the oxy-hemoglobin which can be found in </w:t>
      </w:r>
      <w:r w:rsidR="000B65C6" w:rsidRPr="00D839E4">
        <w:rPr>
          <w:sz w:val="24"/>
          <w:szCs w:val="24"/>
          <w:lang w:val="en-US"/>
        </w:rPr>
        <w:t>veins</w:t>
      </w:r>
      <w:r w:rsidR="00F42ACD" w:rsidRPr="00D839E4">
        <w:rPr>
          <w:sz w:val="24"/>
          <w:szCs w:val="24"/>
          <w:lang w:val="en-US"/>
        </w:rPr>
        <w:t xml:space="preserve"> can inform</w:t>
      </w:r>
      <w:r w:rsidR="00AC0D66" w:rsidRPr="00D839E4">
        <w:rPr>
          <w:sz w:val="24"/>
          <w:szCs w:val="24"/>
          <w:lang w:val="en-US"/>
        </w:rPr>
        <w:t xml:space="preserve"> suffocation or breath irr</w:t>
      </w:r>
      <w:r w:rsidR="00A91E98" w:rsidRPr="00D839E4">
        <w:rPr>
          <w:sz w:val="24"/>
          <w:szCs w:val="24"/>
          <w:lang w:val="en-US"/>
        </w:rPr>
        <w:t>egularities of the human being</w:t>
      </w:r>
      <w:r w:rsidR="001B4E36">
        <w:rPr>
          <w:sz w:val="24"/>
          <w:szCs w:val="24"/>
          <w:lang w:val="en-US"/>
        </w:rPr>
        <w:t xml:space="preserve"> </w:t>
      </w:r>
      <w:r w:rsidR="001B4E36">
        <w:rPr>
          <w:sz w:val="24"/>
          <w:szCs w:val="24"/>
          <w:lang w:val="en-US"/>
        </w:rPr>
        <w:fldChar w:fldCharType="begin"/>
      </w:r>
      <w:r w:rsidR="001B4E36">
        <w:rPr>
          <w:sz w:val="24"/>
          <w:szCs w:val="24"/>
          <w:lang w:val="en-US"/>
        </w:rPr>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001B4E36">
        <w:rPr>
          <w:sz w:val="24"/>
          <w:szCs w:val="24"/>
          <w:lang w:val="en-US"/>
        </w:rPr>
        <w:fldChar w:fldCharType="separate"/>
      </w:r>
      <w:r w:rsidR="001B4E36" w:rsidRPr="001B4E36">
        <w:rPr>
          <w:rFonts w:ascii="Calibri" w:hAnsi="Calibri" w:cs="Calibri"/>
          <w:sz w:val="24"/>
          <w:lang w:val="en-US"/>
        </w:rPr>
        <w:t>[6]</w:t>
      </w:r>
      <w:r w:rsidR="001B4E36">
        <w:rPr>
          <w:sz w:val="24"/>
          <w:szCs w:val="24"/>
          <w:lang w:val="en-US"/>
        </w:rPr>
        <w:fldChar w:fldCharType="end"/>
      </w:r>
      <w:r w:rsidR="00A91E98" w:rsidRPr="00D839E4">
        <w:rPr>
          <w:sz w:val="24"/>
          <w:szCs w:val="24"/>
          <w:lang w:val="en-US"/>
        </w:rPr>
        <w:t xml:space="preserve">. Moreover, </w:t>
      </w:r>
      <w:r w:rsidR="00AC0D66" w:rsidRPr="00D839E4">
        <w:rPr>
          <w:sz w:val="24"/>
          <w:szCs w:val="24"/>
          <w:lang w:val="en-US"/>
        </w:rPr>
        <w:t>the blood flow can be analyzed in order to determine the heartbeat of the body</w:t>
      </w:r>
      <w:r w:rsidR="00CE3608" w:rsidRPr="00D839E4">
        <w:rPr>
          <w:sz w:val="24"/>
          <w:szCs w:val="24"/>
          <w:lang w:val="en-US"/>
        </w:rPr>
        <w:t>, among other</w:t>
      </w:r>
      <w:r w:rsidR="008F615E" w:rsidRPr="00D839E4">
        <w:rPr>
          <w:sz w:val="24"/>
          <w:szCs w:val="24"/>
          <w:lang w:val="en-US"/>
        </w:rPr>
        <w:t xml:space="preserve"> uses</w:t>
      </w:r>
      <w:r w:rsidR="0079785C">
        <w:rPr>
          <w:sz w:val="24"/>
          <w:szCs w:val="24"/>
          <w:lang w:val="en-US"/>
        </w:rPr>
        <w:t xml:space="preserve"> </w:t>
      </w:r>
      <w:r w:rsidR="0079785C">
        <w:rPr>
          <w:sz w:val="24"/>
          <w:szCs w:val="24"/>
          <w:lang w:val="en-US"/>
        </w:rPr>
        <w:fldChar w:fldCharType="begin"/>
      </w:r>
      <w:r w:rsidR="0079785C">
        <w:rPr>
          <w:sz w:val="24"/>
          <w:szCs w:val="24"/>
          <w:lang w:val="en-US"/>
        </w:rPr>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0079785C">
        <w:rPr>
          <w:sz w:val="24"/>
          <w:szCs w:val="24"/>
          <w:lang w:val="en-US"/>
        </w:rPr>
        <w:fldChar w:fldCharType="separate"/>
      </w:r>
      <w:r w:rsidR="0079785C" w:rsidRPr="0079785C">
        <w:rPr>
          <w:rFonts w:ascii="Calibri" w:hAnsi="Calibri" w:cs="Calibri"/>
          <w:sz w:val="24"/>
          <w:lang w:val="en-US"/>
        </w:rPr>
        <w:t>[7]</w:t>
      </w:r>
      <w:r w:rsidR="0079785C">
        <w:rPr>
          <w:sz w:val="24"/>
          <w:szCs w:val="24"/>
          <w:lang w:val="en-US"/>
        </w:rPr>
        <w:fldChar w:fldCharType="end"/>
      </w:r>
      <w:r w:rsidR="00C27333">
        <w:rPr>
          <w:sz w:val="24"/>
          <w:szCs w:val="24"/>
          <w:lang w:val="en-US"/>
        </w:rPr>
        <w:t xml:space="preserve">. The skin </w:t>
      </w:r>
      <w:r w:rsidR="00AC0D66" w:rsidRPr="00D839E4">
        <w:rPr>
          <w:sz w:val="24"/>
          <w:szCs w:val="24"/>
          <w:lang w:val="en-US"/>
        </w:rPr>
        <w:t xml:space="preserve">has very specific properties </w:t>
      </w:r>
      <w:r w:rsidR="008F615E" w:rsidRPr="00D839E4">
        <w:rPr>
          <w:sz w:val="24"/>
          <w:szCs w:val="24"/>
          <w:lang w:val="en-US"/>
        </w:rPr>
        <w:t>studied in different fields</w:t>
      </w:r>
      <w:r w:rsidR="00AC0D66" w:rsidRPr="00D839E4">
        <w:rPr>
          <w:sz w:val="24"/>
          <w:szCs w:val="24"/>
          <w:lang w:val="en-US"/>
        </w:rPr>
        <w:t xml:space="preserve"> as </w:t>
      </w:r>
      <w:r w:rsidR="00A91E98" w:rsidRPr="00D839E4">
        <w:rPr>
          <w:sz w:val="24"/>
          <w:szCs w:val="24"/>
          <w:lang w:val="en-US"/>
        </w:rPr>
        <w:t xml:space="preserve">in </w:t>
      </w:r>
      <w:r w:rsidR="00AC0D66" w:rsidRPr="00D839E4">
        <w:rPr>
          <w:sz w:val="24"/>
          <w:szCs w:val="24"/>
          <w:lang w:val="en-US"/>
        </w:rPr>
        <w:t>cosmetics (how to make more efficient products</w:t>
      </w:r>
      <w:r w:rsidR="009A5516" w:rsidRPr="00D839E4">
        <w:rPr>
          <w:sz w:val="24"/>
          <w:szCs w:val="24"/>
          <w:lang w:val="en-US"/>
        </w:rPr>
        <w:t xml:space="preserve"> th</w:t>
      </w:r>
      <w:r w:rsidR="008F615E" w:rsidRPr="00D839E4">
        <w:rPr>
          <w:sz w:val="24"/>
          <w:szCs w:val="24"/>
          <w:lang w:val="en-US"/>
        </w:rPr>
        <w:t>at penetrate the skin/protect it</w:t>
      </w:r>
      <w:r w:rsidR="0079785C">
        <w:rPr>
          <w:sz w:val="24"/>
          <w:szCs w:val="24"/>
          <w:lang w:val="en-US"/>
        </w:rPr>
        <w:t xml:space="preserve"> </w:t>
      </w:r>
      <w:r w:rsidR="0079785C">
        <w:rPr>
          <w:sz w:val="24"/>
          <w:szCs w:val="24"/>
          <w:lang w:val="en-US"/>
        </w:rPr>
        <w:fldChar w:fldCharType="begin"/>
      </w:r>
      <w:r w:rsidR="0079785C">
        <w:rPr>
          <w:sz w:val="24"/>
          <w:szCs w:val="24"/>
          <w:lang w:val="en-US"/>
        </w:rPr>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0079785C">
        <w:rPr>
          <w:sz w:val="24"/>
          <w:szCs w:val="24"/>
          <w:lang w:val="en-US"/>
        </w:rPr>
        <w:fldChar w:fldCharType="separate"/>
      </w:r>
      <w:r w:rsidR="0079785C" w:rsidRPr="0079785C">
        <w:rPr>
          <w:rFonts w:ascii="Calibri" w:hAnsi="Calibri" w:cs="Calibri"/>
          <w:sz w:val="24"/>
          <w:lang w:val="en-US"/>
        </w:rPr>
        <w:t>[8]</w:t>
      </w:r>
      <w:r w:rsidR="0079785C">
        <w:rPr>
          <w:sz w:val="24"/>
          <w:szCs w:val="24"/>
          <w:lang w:val="en-US"/>
        </w:rPr>
        <w:fldChar w:fldCharType="end"/>
      </w:r>
      <w:r w:rsidR="00AC0D66" w:rsidRPr="00D839E4">
        <w:rPr>
          <w:sz w:val="24"/>
          <w:szCs w:val="24"/>
          <w:lang w:val="en-US"/>
        </w:rPr>
        <w:t>), computer graphics (in order to emulate realistic tissues</w:t>
      </w:r>
      <w:r w:rsidR="0079785C">
        <w:rPr>
          <w:sz w:val="24"/>
          <w:szCs w:val="24"/>
          <w:lang w:val="en-US"/>
        </w:rPr>
        <w:t xml:space="preserve"> </w:t>
      </w:r>
      <w:r w:rsidR="0079785C">
        <w:rPr>
          <w:sz w:val="24"/>
          <w:szCs w:val="24"/>
          <w:lang w:val="en-US"/>
        </w:rPr>
        <w:fldChar w:fldCharType="begin"/>
      </w:r>
      <w:r w:rsidR="0079785C">
        <w:rPr>
          <w:sz w:val="24"/>
          <w:szCs w:val="24"/>
          <w:lang w:val="en-US"/>
        </w:rPr>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0079785C">
        <w:rPr>
          <w:sz w:val="24"/>
          <w:szCs w:val="24"/>
          <w:lang w:val="en-US"/>
        </w:rPr>
        <w:fldChar w:fldCharType="separate"/>
      </w:r>
      <w:r w:rsidR="0079785C" w:rsidRPr="0079785C">
        <w:rPr>
          <w:rFonts w:ascii="Calibri" w:hAnsi="Calibri" w:cs="Calibri"/>
          <w:sz w:val="24"/>
          <w:lang w:val="en-US"/>
        </w:rPr>
        <w:t>[9]</w:t>
      </w:r>
      <w:r w:rsidR="0079785C">
        <w:rPr>
          <w:sz w:val="24"/>
          <w:szCs w:val="24"/>
          <w:lang w:val="en-US"/>
        </w:rPr>
        <w:fldChar w:fldCharType="end"/>
      </w:r>
      <w:r w:rsidR="00AC0D66" w:rsidRPr="00D839E4">
        <w:rPr>
          <w:sz w:val="24"/>
          <w:szCs w:val="24"/>
          <w:lang w:val="en-US"/>
        </w:rPr>
        <w:t xml:space="preserve">), and </w:t>
      </w:r>
      <w:r w:rsidR="009A5516" w:rsidRPr="00D839E4">
        <w:rPr>
          <w:sz w:val="24"/>
          <w:szCs w:val="24"/>
          <w:lang w:val="en-US"/>
        </w:rPr>
        <w:t>medicine</w:t>
      </w:r>
      <w:r w:rsidR="00A91E98" w:rsidRPr="00D839E4">
        <w:rPr>
          <w:sz w:val="24"/>
          <w:szCs w:val="24"/>
          <w:lang w:val="en-US"/>
        </w:rPr>
        <w:t xml:space="preserve"> </w:t>
      </w:r>
      <w:r w:rsidR="004501AA" w:rsidRPr="00D839E4">
        <w:rPr>
          <w:sz w:val="24"/>
          <w:szCs w:val="24"/>
          <w:lang w:val="en-US"/>
        </w:rPr>
        <w:t>to evaluate irregularities</w:t>
      </w:r>
      <w:r w:rsidR="00A91E98" w:rsidRPr="00D839E4">
        <w:rPr>
          <w:sz w:val="24"/>
          <w:szCs w:val="24"/>
          <w:lang w:val="en-US"/>
        </w:rPr>
        <w:t xml:space="preserve"> of the skin</w:t>
      </w:r>
      <w:r w:rsidR="004501AA" w:rsidRPr="00D839E4">
        <w:rPr>
          <w:sz w:val="24"/>
          <w:szCs w:val="24"/>
          <w:lang w:val="en-US"/>
        </w:rPr>
        <w:t>, and human health</w:t>
      </w:r>
      <w:r w:rsidR="0079785C">
        <w:rPr>
          <w:sz w:val="24"/>
          <w:szCs w:val="24"/>
          <w:lang w:val="en-US"/>
        </w:rPr>
        <w:t xml:space="preserve"> </w:t>
      </w:r>
      <w:r w:rsidR="0079785C">
        <w:rPr>
          <w:sz w:val="24"/>
          <w:szCs w:val="24"/>
          <w:lang w:val="en-US"/>
        </w:rPr>
        <w:fldChar w:fldCharType="begin"/>
      </w:r>
      <w:r w:rsidR="0079785C">
        <w:rPr>
          <w:sz w:val="24"/>
          <w:szCs w:val="24"/>
          <w:lang w:val="en-US"/>
        </w:rPr>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0079785C">
        <w:rPr>
          <w:sz w:val="24"/>
          <w:szCs w:val="24"/>
          <w:lang w:val="en-US"/>
        </w:rPr>
        <w:fldChar w:fldCharType="separate"/>
      </w:r>
      <w:r w:rsidR="0079785C" w:rsidRPr="0079785C">
        <w:rPr>
          <w:rFonts w:ascii="Calibri" w:hAnsi="Calibri" w:cs="Calibri"/>
          <w:sz w:val="24"/>
        </w:rPr>
        <w:t>[10]</w:t>
      </w:r>
      <w:r w:rsidR="0079785C">
        <w:rPr>
          <w:sz w:val="24"/>
          <w:szCs w:val="24"/>
          <w:lang w:val="en-US"/>
        </w:rPr>
        <w:fldChar w:fldCharType="end"/>
      </w:r>
      <w:r w:rsidR="008F615E" w:rsidRPr="00D839E4">
        <w:rPr>
          <w:sz w:val="24"/>
          <w:szCs w:val="24"/>
          <w:lang w:val="en-US"/>
        </w:rPr>
        <w:t>.</w:t>
      </w:r>
      <w:r w:rsidR="00AC0D66" w:rsidRPr="00D839E4">
        <w:rPr>
          <w:sz w:val="24"/>
          <w:szCs w:val="24"/>
          <w:lang w:val="en-US"/>
        </w:rPr>
        <w:t xml:space="preserve"> </w:t>
      </w:r>
    </w:p>
    <w:p w:rsidR="00045770" w:rsidRDefault="009A5516" w:rsidP="00045770">
      <w:pPr>
        <w:ind w:firstLine="708"/>
        <w:jc w:val="both"/>
        <w:rPr>
          <w:sz w:val="24"/>
          <w:szCs w:val="24"/>
          <w:lang w:val="en-US"/>
        </w:rPr>
      </w:pPr>
      <w:r w:rsidRPr="00D839E4">
        <w:rPr>
          <w:sz w:val="24"/>
          <w:szCs w:val="24"/>
          <w:lang w:val="en-US"/>
        </w:rPr>
        <w:t>Optical Analysis of human skin is a non-invasive way to observe skin physiol</w:t>
      </w:r>
      <w:r w:rsidR="00845A43" w:rsidRPr="00D839E4">
        <w:rPr>
          <w:sz w:val="24"/>
          <w:szCs w:val="24"/>
          <w:lang w:val="en-US"/>
        </w:rPr>
        <w:t xml:space="preserve">ogy, morphology and composition. </w:t>
      </w:r>
      <w:r w:rsidR="00C27333">
        <w:rPr>
          <w:sz w:val="24"/>
          <w:szCs w:val="24"/>
          <w:lang w:val="en-US"/>
        </w:rPr>
        <w:t>For instance, white</w:t>
      </w:r>
      <w:r w:rsidRPr="00D839E4">
        <w:rPr>
          <w:sz w:val="24"/>
          <w:szCs w:val="24"/>
          <w:lang w:val="en-US"/>
        </w:rPr>
        <w:t xml:space="preserve"> light </w:t>
      </w:r>
      <w:r w:rsidR="00C27333">
        <w:rPr>
          <w:sz w:val="24"/>
          <w:szCs w:val="24"/>
          <w:lang w:val="en-US"/>
        </w:rPr>
        <w:t>can be</w:t>
      </w:r>
      <w:r w:rsidRPr="00D839E4">
        <w:rPr>
          <w:sz w:val="24"/>
          <w:szCs w:val="24"/>
          <w:lang w:val="en-US"/>
        </w:rPr>
        <w:t xml:space="preserve"> used to obtain a spectrum which is useful to analyze the skin and also all the quantitative variations related to skin components. </w:t>
      </w:r>
      <w:r w:rsidR="00045770" w:rsidRPr="00D839E4">
        <w:rPr>
          <w:sz w:val="24"/>
          <w:szCs w:val="24"/>
          <w:lang w:val="en-US"/>
        </w:rPr>
        <w:t>Reflective</w:t>
      </w:r>
      <w:r w:rsidR="00AC0D66" w:rsidRPr="00D839E4">
        <w:rPr>
          <w:sz w:val="24"/>
          <w:szCs w:val="24"/>
          <w:lang w:val="en-US"/>
        </w:rPr>
        <w:t xml:space="preserve"> properties </w:t>
      </w:r>
      <w:r w:rsidR="00845A43" w:rsidRPr="00D839E4">
        <w:rPr>
          <w:sz w:val="24"/>
          <w:szCs w:val="24"/>
          <w:lang w:val="en-US"/>
        </w:rPr>
        <w:t xml:space="preserve">are used </w:t>
      </w:r>
      <w:r w:rsidR="00AC0D66" w:rsidRPr="00D839E4">
        <w:rPr>
          <w:sz w:val="24"/>
          <w:szCs w:val="24"/>
          <w:lang w:val="en-US"/>
        </w:rPr>
        <w:t xml:space="preserve">to identify and recognize humans by presenting a part of their skins, as in biometrics, and to detect </w:t>
      </w:r>
      <w:r w:rsidR="0000136D" w:rsidRPr="00D839E4">
        <w:rPr>
          <w:sz w:val="24"/>
          <w:szCs w:val="24"/>
          <w:lang w:val="en-US"/>
        </w:rPr>
        <w:t xml:space="preserve">spatially distributed irregularities such as veins or </w:t>
      </w:r>
      <w:r w:rsidR="00B7467D" w:rsidRPr="00D839E4">
        <w:rPr>
          <w:sz w:val="24"/>
          <w:szCs w:val="24"/>
          <w:lang w:val="en-US"/>
        </w:rPr>
        <w:t xml:space="preserve">abnormally vascularized regions, </w:t>
      </w:r>
      <w:r w:rsidR="00045770" w:rsidRPr="00D839E4">
        <w:rPr>
          <w:sz w:val="24"/>
          <w:szCs w:val="24"/>
          <w:lang w:val="en-US"/>
        </w:rPr>
        <w:t xml:space="preserve">melanomas or malign tumors. </w:t>
      </w:r>
      <w:r w:rsidR="00D359B2">
        <w:rPr>
          <w:sz w:val="24"/>
          <w:szCs w:val="24"/>
          <w:lang w:val="en-US"/>
        </w:rPr>
        <w:t>In fact</w:t>
      </w:r>
      <w:r w:rsidR="00045770" w:rsidRPr="00D839E4">
        <w:rPr>
          <w:sz w:val="24"/>
          <w:szCs w:val="24"/>
          <w:lang w:val="en-US"/>
        </w:rPr>
        <w:t xml:space="preserve">, different skin tissues have distinct or unique reflectance pattern which helps to differentiate different skin conditions </w:t>
      </w:r>
      <w:r w:rsidR="0079785C">
        <w:rPr>
          <w:sz w:val="24"/>
          <w:szCs w:val="24"/>
          <w:lang w:val="en-US"/>
        </w:rPr>
        <w:fldChar w:fldCharType="begin"/>
      </w:r>
      <w:r w:rsidR="0079785C">
        <w:rPr>
          <w:sz w:val="24"/>
          <w:szCs w:val="24"/>
          <w:lang w:val="en-US"/>
        </w:rPr>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0079785C">
        <w:rPr>
          <w:sz w:val="24"/>
          <w:szCs w:val="24"/>
          <w:lang w:val="en-US"/>
        </w:rPr>
        <w:fldChar w:fldCharType="separate"/>
      </w:r>
      <w:r w:rsidR="0079785C" w:rsidRPr="00D359B2">
        <w:rPr>
          <w:rFonts w:ascii="Calibri" w:hAnsi="Calibri" w:cs="Calibri"/>
          <w:sz w:val="24"/>
          <w:lang w:val="en-US"/>
        </w:rPr>
        <w:t>[2], [11], [12]</w:t>
      </w:r>
      <w:r w:rsidR="0079785C">
        <w:rPr>
          <w:sz w:val="24"/>
          <w:szCs w:val="24"/>
          <w:lang w:val="en-US"/>
        </w:rPr>
        <w:fldChar w:fldCharType="end"/>
      </w:r>
      <w:r w:rsidR="00045770" w:rsidRPr="00D839E4">
        <w:rPr>
          <w:sz w:val="24"/>
          <w:szCs w:val="24"/>
          <w:lang w:val="en-US"/>
        </w:rPr>
        <w:t>. Hence, the idea behind the diffuse reflectance is that light reflec</w:t>
      </w:r>
      <w:r w:rsidR="00C27333">
        <w:rPr>
          <w:sz w:val="24"/>
          <w:szCs w:val="24"/>
          <w:lang w:val="en-US"/>
        </w:rPr>
        <w:t>ted from a target tissue provides information on</w:t>
      </w:r>
      <w:r w:rsidR="00BA4F95">
        <w:rPr>
          <w:sz w:val="24"/>
          <w:szCs w:val="24"/>
          <w:lang w:val="en-US"/>
        </w:rPr>
        <w:t xml:space="preserve"> </w:t>
      </w:r>
      <w:r w:rsidR="00045770" w:rsidRPr="00D839E4">
        <w:rPr>
          <w:sz w:val="24"/>
          <w:szCs w:val="24"/>
          <w:lang w:val="en-US"/>
        </w:rPr>
        <w:t xml:space="preserve">the quantity of melanin pigment and its chemical </w:t>
      </w:r>
      <w:r w:rsidR="005475DF" w:rsidRPr="00D839E4">
        <w:rPr>
          <w:sz w:val="24"/>
          <w:szCs w:val="24"/>
          <w:lang w:val="en-US"/>
        </w:rPr>
        <w:t>structure</w:t>
      </w:r>
      <w:r w:rsidR="00045770" w:rsidRPr="00D839E4">
        <w:rPr>
          <w:sz w:val="24"/>
          <w:szCs w:val="24"/>
          <w:lang w:val="en-US"/>
        </w:rPr>
        <w:t>, oxygenated and deoxygenated hemoglobin, carotene, and also the chemicals</w:t>
      </w:r>
      <w:r w:rsidR="00D359B2">
        <w:rPr>
          <w:sz w:val="24"/>
          <w:szCs w:val="24"/>
          <w:lang w:val="en-US"/>
        </w:rPr>
        <w:t xml:space="preserve"> </w:t>
      </w:r>
      <w:r w:rsidR="00D359B2">
        <w:rPr>
          <w:sz w:val="24"/>
          <w:szCs w:val="24"/>
          <w:lang w:val="en-US"/>
        </w:rPr>
        <w:fldChar w:fldCharType="begin"/>
      </w:r>
      <w:r w:rsidR="00D359B2">
        <w:rPr>
          <w:sz w:val="24"/>
          <w:szCs w:val="24"/>
          <w:lang w:val="en-US"/>
        </w:rPr>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00D359B2">
        <w:rPr>
          <w:sz w:val="24"/>
          <w:szCs w:val="24"/>
          <w:lang w:val="en-US"/>
        </w:rPr>
        <w:fldChar w:fldCharType="separate"/>
      </w:r>
      <w:r w:rsidR="00D359B2" w:rsidRPr="00D359B2">
        <w:rPr>
          <w:rFonts w:ascii="Calibri" w:hAnsi="Calibri" w:cs="Calibri"/>
          <w:sz w:val="24"/>
          <w:lang w:val="en-US"/>
        </w:rPr>
        <w:t>[13], [14]</w:t>
      </w:r>
      <w:r w:rsidR="00D359B2">
        <w:rPr>
          <w:sz w:val="24"/>
          <w:szCs w:val="24"/>
          <w:lang w:val="en-US"/>
        </w:rPr>
        <w:fldChar w:fldCharType="end"/>
      </w:r>
      <w:r w:rsidR="00045770" w:rsidRPr="00D839E4">
        <w:rPr>
          <w:sz w:val="24"/>
          <w:szCs w:val="24"/>
          <w:lang w:val="en-US"/>
        </w:rPr>
        <w:t>. This information, based on biochemical composition and the structure of the tissue, does not only indicate the presence and location of the pathology, but also indicate</w:t>
      </w:r>
      <w:r w:rsidR="001E3813">
        <w:rPr>
          <w:sz w:val="24"/>
          <w:szCs w:val="24"/>
          <w:lang w:val="en-US"/>
        </w:rPr>
        <w:t>s</w:t>
      </w:r>
      <w:r w:rsidR="00045770" w:rsidRPr="00D839E4">
        <w:rPr>
          <w:sz w:val="24"/>
          <w:szCs w:val="24"/>
          <w:lang w:val="en-US"/>
        </w:rPr>
        <w:t xml:space="preserve"> where the pathology has originated, also contribute</w:t>
      </w:r>
      <w:r w:rsidR="001E3813">
        <w:rPr>
          <w:sz w:val="24"/>
          <w:szCs w:val="24"/>
          <w:lang w:val="en-US"/>
        </w:rPr>
        <w:t>s</w:t>
      </w:r>
      <w:r w:rsidR="00045770" w:rsidRPr="00D839E4">
        <w:rPr>
          <w:sz w:val="24"/>
          <w:szCs w:val="24"/>
          <w:lang w:val="en-US"/>
        </w:rPr>
        <w:t xml:space="preserve"> to find the most appropriate treatment to cure the pathology by observing the characteristics of the tissue</w:t>
      </w:r>
      <w:r w:rsidR="00C41C35" w:rsidRPr="00D839E4">
        <w:rPr>
          <w:sz w:val="24"/>
          <w:szCs w:val="24"/>
          <w:lang w:val="en-US"/>
        </w:rPr>
        <w:t xml:space="preserve"> if </w:t>
      </w:r>
      <w:r w:rsidR="00D359B2">
        <w:rPr>
          <w:sz w:val="24"/>
          <w:szCs w:val="24"/>
          <w:lang w:val="en-US"/>
        </w:rPr>
        <w:t xml:space="preserve">it is </w:t>
      </w:r>
      <w:r w:rsidR="00C41C35" w:rsidRPr="00D839E4">
        <w:rPr>
          <w:sz w:val="24"/>
          <w:szCs w:val="24"/>
          <w:lang w:val="en-US"/>
        </w:rPr>
        <w:t>needed</w:t>
      </w:r>
      <w:r w:rsidR="00045770" w:rsidRPr="00D839E4">
        <w:rPr>
          <w:sz w:val="24"/>
          <w:szCs w:val="24"/>
          <w:lang w:val="en-US"/>
        </w:rPr>
        <w:t xml:space="preserve"> </w:t>
      </w:r>
      <w:r w:rsidR="00D359B2">
        <w:rPr>
          <w:sz w:val="24"/>
          <w:szCs w:val="24"/>
          <w:lang w:val="en-US"/>
        </w:rPr>
        <w:fldChar w:fldCharType="begin"/>
      </w:r>
      <w:r w:rsidR="00D359B2">
        <w:rPr>
          <w:sz w:val="24"/>
          <w:szCs w:val="24"/>
          <w:lang w:val="en-US"/>
        </w:rPr>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00D359B2">
        <w:rPr>
          <w:sz w:val="24"/>
          <w:szCs w:val="24"/>
          <w:lang w:val="en-US"/>
        </w:rPr>
        <w:fldChar w:fldCharType="separate"/>
      </w:r>
      <w:r w:rsidR="00D359B2" w:rsidRPr="00D359B2">
        <w:rPr>
          <w:rFonts w:ascii="Calibri" w:hAnsi="Calibri" w:cs="Calibri"/>
          <w:sz w:val="24"/>
        </w:rPr>
        <w:t>[11], [12]</w:t>
      </w:r>
      <w:r w:rsidR="00D359B2">
        <w:rPr>
          <w:sz w:val="24"/>
          <w:szCs w:val="24"/>
          <w:lang w:val="en-US"/>
        </w:rPr>
        <w:fldChar w:fldCharType="end"/>
      </w:r>
      <w:r w:rsidR="00045770" w:rsidRPr="00D839E4">
        <w:rPr>
          <w:sz w:val="24"/>
          <w:szCs w:val="24"/>
          <w:lang w:val="en-US"/>
        </w:rPr>
        <w:t>.</w:t>
      </w:r>
    </w:p>
    <w:p w:rsidR="00741DA6" w:rsidRDefault="00741DA6" w:rsidP="00591CAE">
      <w:pPr>
        <w:ind w:firstLine="708"/>
        <w:jc w:val="both"/>
        <w:rPr>
          <w:sz w:val="24"/>
          <w:szCs w:val="24"/>
          <w:lang w:val="en-US"/>
        </w:rPr>
      </w:pPr>
      <w:r w:rsidRPr="00741DA6">
        <w:rPr>
          <w:sz w:val="24"/>
          <w:szCs w:val="24"/>
          <w:lang w:val="en-US"/>
        </w:rPr>
        <w:t xml:space="preserve">Those characteristics and the recent developments in analytical techniques of the skin, made us think about what kind of system should be envisaged to identify individuals in terms of biometrics. Thus, </w:t>
      </w:r>
      <w:r w:rsidR="00D359B2" w:rsidRPr="00741DA6">
        <w:rPr>
          <w:sz w:val="24"/>
          <w:szCs w:val="24"/>
          <w:lang w:val="en-US"/>
        </w:rPr>
        <w:t>analyzing</w:t>
      </w:r>
      <w:r w:rsidRPr="00741DA6">
        <w:rPr>
          <w:sz w:val="24"/>
          <w:szCs w:val="24"/>
          <w:lang w:val="en-US"/>
        </w:rPr>
        <w:t xml:space="preserve"> diffusion diagram of the skin, and the spectrum of skin diffusion by using certain wavelength is proposed.</w:t>
      </w:r>
    </w:p>
    <w:p w:rsidR="00AB248C" w:rsidRPr="00E444CA" w:rsidRDefault="00E444CA" w:rsidP="00591CAE">
      <w:pPr>
        <w:ind w:firstLine="708"/>
        <w:jc w:val="both"/>
        <w:rPr>
          <w:rFonts w:cstheme="minorHAnsi"/>
          <w:sz w:val="24"/>
          <w:szCs w:val="24"/>
          <w:lang w:val="en-US"/>
        </w:rPr>
      </w:pPr>
      <w:r w:rsidRPr="00E444CA">
        <w:rPr>
          <w:rFonts w:cstheme="minorHAnsi"/>
          <w:sz w:val="24"/>
          <w:szCs w:val="24"/>
          <w:lang w:val="en-US"/>
        </w:rPr>
        <w:t xml:space="preserve">In the first section different physical aspects of the interaction of light with skin are introduced. Then the measurement system is described and </w:t>
      </w:r>
      <w:r w:rsidRPr="00E444CA">
        <w:rPr>
          <w:rFonts w:cstheme="minorHAnsi"/>
          <w:sz w:val="24"/>
          <w:szCs w:val="24"/>
          <w:lang w:val="en-US"/>
        </w:rPr>
        <w:t>characterized</w:t>
      </w:r>
      <w:r w:rsidRPr="00E444CA">
        <w:rPr>
          <w:rFonts w:cstheme="minorHAnsi"/>
          <w:sz w:val="24"/>
          <w:szCs w:val="24"/>
          <w:lang w:val="en-US"/>
        </w:rPr>
        <w:t xml:space="preserve">. In the second section, samples, measurement protocol and results are presented. In the last section before conclusion, the obtained results are </w:t>
      </w:r>
      <w:r w:rsidRPr="00E444CA">
        <w:rPr>
          <w:rFonts w:cstheme="minorHAnsi"/>
          <w:sz w:val="24"/>
          <w:szCs w:val="24"/>
          <w:lang w:val="en-US"/>
        </w:rPr>
        <w:t>analyzed</w:t>
      </w:r>
      <w:r w:rsidRPr="00E444CA">
        <w:rPr>
          <w:rFonts w:cstheme="minorHAnsi"/>
          <w:sz w:val="24"/>
          <w:szCs w:val="24"/>
          <w:lang w:val="en-US"/>
        </w:rPr>
        <w:t xml:space="preserve"> and discussed in terms of efficiency for biometric applications.</w:t>
      </w:r>
      <w:bookmarkStart w:id="0" w:name="_GoBack"/>
      <w:bookmarkEnd w:id="0"/>
    </w:p>
    <w:p w:rsidR="00AB248C" w:rsidRPr="00E444CA" w:rsidRDefault="00AB248C" w:rsidP="00591CAE">
      <w:pPr>
        <w:ind w:firstLine="708"/>
        <w:jc w:val="both"/>
        <w:rPr>
          <w:rFonts w:cstheme="minorHAnsi"/>
          <w:sz w:val="24"/>
          <w:szCs w:val="24"/>
          <w:lang w:val="en-US"/>
        </w:rPr>
      </w:pPr>
    </w:p>
    <w:p w:rsidR="00AB248C" w:rsidRDefault="00AB248C" w:rsidP="00591CAE">
      <w:pPr>
        <w:ind w:firstLine="708"/>
        <w:jc w:val="both"/>
        <w:rPr>
          <w:sz w:val="24"/>
          <w:szCs w:val="24"/>
          <w:lang w:val="en-US"/>
        </w:rPr>
      </w:pPr>
    </w:p>
    <w:p w:rsidR="00AB248C" w:rsidRDefault="00AB248C" w:rsidP="00591CAE">
      <w:pPr>
        <w:ind w:firstLine="708"/>
        <w:jc w:val="both"/>
        <w:rPr>
          <w:sz w:val="24"/>
          <w:szCs w:val="24"/>
          <w:lang w:val="en-US"/>
        </w:rPr>
      </w:pPr>
    </w:p>
    <w:p w:rsidR="00AB248C" w:rsidRDefault="00AB248C" w:rsidP="00591CAE">
      <w:pPr>
        <w:ind w:firstLine="708"/>
        <w:jc w:val="both"/>
        <w:rPr>
          <w:sz w:val="24"/>
          <w:szCs w:val="24"/>
          <w:lang w:val="en-US"/>
        </w:rPr>
      </w:pPr>
    </w:p>
    <w:p w:rsidR="00D359B2" w:rsidRDefault="00D359B2" w:rsidP="00591CAE">
      <w:pPr>
        <w:ind w:firstLine="708"/>
        <w:jc w:val="both"/>
        <w:rPr>
          <w:sz w:val="24"/>
          <w:szCs w:val="24"/>
          <w:lang w:val="en-US"/>
        </w:rPr>
      </w:pPr>
      <w:proofErr w:type="spellStart"/>
      <w:r>
        <w:rPr>
          <w:sz w:val="24"/>
          <w:szCs w:val="24"/>
          <w:lang w:val="en-US"/>
        </w:rPr>
        <w:lastRenderedPageBreak/>
        <w:t>Références</w:t>
      </w:r>
      <w:proofErr w:type="spellEnd"/>
      <w:r>
        <w:rPr>
          <w:sz w:val="24"/>
          <w:szCs w:val="24"/>
          <w:lang w:val="en-US"/>
        </w:rPr>
        <w:t xml:space="preserve"> de </w:t>
      </w:r>
      <w:proofErr w:type="spellStart"/>
      <w:proofErr w:type="gramStart"/>
      <w:r>
        <w:rPr>
          <w:sz w:val="24"/>
          <w:szCs w:val="24"/>
          <w:lang w:val="en-US"/>
        </w:rPr>
        <w:t>l’intro</w:t>
      </w:r>
      <w:proofErr w:type="spellEnd"/>
      <w:r>
        <w:rPr>
          <w:sz w:val="24"/>
          <w:szCs w:val="24"/>
          <w:lang w:val="en-US"/>
        </w:rPr>
        <w:t xml:space="preserve"> :</w:t>
      </w:r>
      <w:proofErr w:type="gramEnd"/>
      <w:r>
        <w:rPr>
          <w:sz w:val="24"/>
          <w:szCs w:val="24"/>
          <w:lang w:val="en-US"/>
        </w:rPr>
        <w:t xml:space="preserve"> </w:t>
      </w:r>
    </w:p>
    <w:p w:rsidR="00D359B2" w:rsidRPr="00D359B2" w:rsidRDefault="00D359B2" w:rsidP="00D359B2">
      <w:pPr>
        <w:pStyle w:val="Bibliographie"/>
        <w:rPr>
          <w:rFonts w:ascii="Calibri" w:hAnsi="Calibri" w:cs="Calibri"/>
          <w:sz w:val="24"/>
          <w:lang w:val="en-US"/>
        </w:rPr>
      </w:pPr>
      <w:r>
        <w:rPr>
          <w:lang w:val="en-US"/>
        </w:rPr>
        <w:fldChar w:fldCharType="begin"/>
      </w:r>
      <w:r w:rsidRPr="00D359B2">
        <w:rPr>
          <w:lang w:val="en-US"/>
        </w:rPr>
        <w:instrText xml:space="preserve"> ADDIN ZOTERO_BIBL {"custom":[]} CSL_BIBLIOGRAPHY </w:instrText>
      </w:r>
      <w:r>
        <w:rPr>
          <w:lang w:val="en-US"/>
        </w:rPr>
        <w:fldChar w:fldCharType="separate"/>
      </w:r>
      <w:r w:rsidRPr="00D359B2">
        <w:rPr>
          <w:rFonts w:ascii="Calibri" w:hAnsi="Calibri" w:cs="Calibri"/>
          <w:sz w:val="24"/>
          <w:lang w:val="en-US"/>
        </w:rPr>
        <w:t>[1]</w:t>
      </w:r>
      <w:r w:rsidRPr="00D359B2">
        <w:rPr>
          <w:rFonts w:ascii="Calibri" w:hAnsi="Calibri" w:cs="Calibri"/>
          <w:sz w:val="24"/>
          <w:lang w:val="en-US"/>
        </w:rPr>
        <w:tab/>
        <w:t xml:space="preserve">J. K. Wagner, C. Jovel, H. L. Norton, E. J. Parra, and M. D. Shriver, “Comparing quantitative measures of erythema, pigmentation and skin response using reflectometry,” </w:t>
      </w:r>
      <w:r w:rsidRPr="00D359B2">
        <w:rPr>
          <w:rFonts w:ascii="Calibri" w:hAnsi="Calibri" w:cs="Calibri"/>
          <w:i/>
          <w:iCs/>
          <w:sz w:val="24"/>
          <w:lang w:val="en-US"/>
        </w:rPr>
        <w:t>Pigment Cell Res.</w:t>
      </w:r>
      <w:r w:rsidRPr="00D359B2">
        <w:rPr>
          <w:rFonts w:ascii="Calibri" w:hAnsi="Calibri" w:cs="Calibri"/>
          <w:sz w:val="24"/>
          <w:lang w:val="en-US"/>
        </w:rPr>
        <w:t>, vol. 15, no. 5, pp. 379–384, Oct. 200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2]</w:t>
      </w:r>
      <w:r w:rsidRPr="00D359B2">
        <w:rPr>
          <w:rFonts w:ascii="Calibri" w:hAnsi="Calibri" w:cs="Calibri"/>
          <w:sz w:val="24"/>
          <w:lang w:val="en-US"/>
        </w:rPr>
        <w:tab/>
        <w:t xml:space="preserve">N. Kollias and A. Baqer, “Spectroscopic characteristics of human melanin in vivo,” </w:t>
      </w:r>
      <w:r w:rsidRPr="00D359B2">
        <w:rPr>
          <w:rFonts w:ascii="Calibri" w:hAnsi="Calibri" w:cs="Calibri"/>
          <w:i/>
          <w:iCs/>
          <w:sz w:val="24"/>
          <w:lang w:val="en-US"/>
        </w:rPr>
        <w:t>J. Invest. Dermatol.</w:t>
      </w:r>
      <w:r w:rsidRPr="00D359B2">
        <w:rPr>
          <w:rFonts w:ascii="Calibri" w:hAnsi="Calibri" w:cs="Calibri"/>
          <w:sz w:val="24"/>
          <w:lang w:val="en-US"/>
        </w:rPr>
        <w:t>, vol. 85, no. 1, pp. 38–42, Jul. 1985.</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w:t>
      </w:r>
      <w:r w:rsidRPr="00D359B2">
        <w:rPr>
          <w:rFonts w:ascii="Calibri" w:hAnsi="Calibri" w:cs="Calibri"/>
          <w:sz w:val="24"/>
          <w:lang w:val="en-US"/>
        </w:rPr>
        <w:tab/>
        <w:t>K. S. Bersha, “Spectral imaging and analysis of human skin,” University of Eastern Finland, 2010.</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4]</w:t>
      </w:r>
      <w:r w:rsidRPr="00D359B2">
        <w:rPr>
          <w:rFonts w:ascii="Calibri" w:hAnsi="Calibri" w:cs="Calibri"/>
          <w:sz w:val="24"/>
          <w:lang w:val="en-US"/>
        </w:rPr>
        <w:tab/>
        <w:t xml:space="preserve">M. Ferguson-Pell and S. Hagisawa, “An empirical technique to compensate for melanin when monitoring skin microcirculation using reflectance spectrophotometry,” </w:t>
      </w:r>
      <w:r w:rsidRPr="00D359B2">
        <w:rPr>
          <w:rFonts w:ascii="Calibri" w:hAnsi="Calibri" w:cs="Calibri"/>
          <w:i/>
          <w:iCs/>
          <w:sz w:val="24"/>
          <w:lang w:val="en-US"/>
        </w:rPr>
        <w:t>Med. Eng. Phys.</w:t>
      </w:r>
      <w:r w:rsidRPr="00D359B2">
        <w:rPr>
          <w:rFonts w:ascii="Calibri" w:hAnsi="Calibri" w:cs="Calibri"/>
          <w:sz w:val="24"/>
          <w:lang w:val="en-US"/>
        </w:rPr>
        <w:t>, vol. 17, no. 2, pp. 104–110, Mar. 1995.</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5]</w:t>
      </w:r>
      <w:r w:rsidRPr="00D359B2">
        <w:rPr>
          <w:rFonts w:ascii="Calibri" w:hAnsi="Calibri" w:cs="Calibri"/>
          <w:sz w:val="24"/>
          <w:lang w:val="en-US"/>
        </w:rPr>
        <w:tab/>
        <w:t xml:space="preserve">J. J. Riesz, </w:t>
      </w:r>
      <w:r w:rsidRPr="00D359B2">
        <w:rPr>
          <w:rFonts w:ascii="Calibri" w:hAnsi="Calibri" w:cs="Calibri"/>
          <w:i/>
          <w:iCs/>
          <w:sz w:val="24"/>
          <w:lang w:val="en-US"/>
        </w:rPr>
        <w:t>The spectroscopic properties of melanin</w:t>
      </w:r>
      <w:r w:rsidRPr="00D359B2">
        <w:rPr>
          <w:rFonts w:ascii="Calibri" w:hAnsi="Calibri" w:cs="Calibri"/>
          <w:sz w:val="24"/>
          <w:lang w:val="en-US"/>
        </w:rPr>
        <w:t>. University of Queensland, 2007.</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6]</w:t>
      </w:r>
      <w:r w:rsidRPr="00D359B2">
        <w:rPr>
          <w:rFonts w:ascii="Calibri" w:hAnsi="Calibri" w:cs="Calibri"/>
          <w:sz w:val="24"/>
          <w:lang w:val="en-US"/>
        </w:rPr>
        <w:tab/>
        <w:t xml:space="preserve">I. V. Meglinsky and S. J. Matcher, “Modelling the sampling volume for skin blood oxygenation measurements,” </w:t>
      </w:r>
      <w:r w:rsidRPr="00D359B2">
        <w:rPr>
          <w:rFonts w:ascii="Calibri" w:hAnsi="Calibri" w:cs="Calibri"/>
          <w:i/>
          <w:iCs/>
          <w:sz w:val="24"/>
          <w:lang w:val="en-US"/>
        </w:rPr>
        <w:t>ResearchGate</w:t>
      </w:r>
      <w:r w:rsidRPr="00D359B2">
        <w:rPr>
          <w:rFonts w:ascii="Calibri" w:hAnsi="Calibri" w:cs="Calibri"/>
          <w:sz w:val="24"/>
          <w:lang w:val="en-US"/>
        </w:rPr>
        <w:t>, vol. 39, no. 1, pp. 44–50, Feb. 2001.</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7]</w:t>
      </w:r>
      <w:r w:rsidRPr="00D359B2">
        <w:rPr>
          <w:rFonts w:ascii="Calibri" w:hAnsi="Calibri" w:cs="Calibri"/>
          <w:sz w:val="24"/>
          <w:lang w:val="en-US"/>
        </w:rPr>
        <w:tab/>
        <w:t xml:space="preserve">H. Gesche, D. Grosskurth, G. Küchler, and A. Patzak, “Continuous blood pressure measurement by using the pulse transit time: comparison to a cuff-based method,” </w:t>
      </w:r>
      <w:r w:rsidRPr="00D359B2">
        <w:rPr>
          <w:rFonts w:ascii="Calibri" w:hAnsi="Calibri" w:cs="Calibri"/>
          <w:i/>
          <w:iCs/>
          <w:sz w:val="24"/>
          <w:lang w:val="en-US"/>
        </w:rPr>
        <w:t>Eur. J. Appl. Physiol.</w:t>
      </w:r>
      <w:r w:rsidRPr="00D359B2">
        <w:rPr>
          <w:rFonts w:ascii="Calibri" w:hAnsi="Calibri" w:cs="Calibri"/>
          <w:sz w:val="24"/>
          <w:lang w:val="en-US"/>
        </w:rPr>
        <w:t>, vol. 112, no. 1, pp. 309–315, Jan. 201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8]</w:t>
      </w:r>
      <w:r w:rsidRPr="00D359B2">
        <w:rPr>
          <w:rFonts w:ascii="Calibri" w:hAnsi="Calibri" w:cs="Calibri"/>
          <w:sz w:val="24"/>
          <w:lang w:val="en-US"/>
        </w:rPr>
        <w:tab/>
        <w:t>E. Angelopoulou, “Understanding the color of human skin,” 2001, vol. 4299, pp. 243–251.</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9]</w:t>
      </w:r>
      <w:r w:rsidRPr="00D359B2">
        <w:rPr>
          <w:rFonts w:ascii="Calibri" w:hAnsi="Calibri" w:cs="Calibri"/>
          <w:sz w:val="24"/>
          <w:lang w:val="en-US"/>
        </w:rPr>
        <w:tab/>
        <w:t xml:space="preserve">I. V. Meglinski and S. J. Matcher, “Computer simulation of the skin reflectance spectra,” </w:t>
      </w:r>
      <w:r w:rsidRPr="00D359B2">
        <w:rPr>
          <w:rFonts w:ascii="Calibri" w:hAnsi="Calibri" w:cs="Calibri"/>
          <w:i/>
          <w:iCs/>
          <w:sz w:val="24"/>
          <w:lang w:val="en-US"/>
        </w:rPr>
        <w:t>ResearchGate</w:t>
      </w:r>
      <w:r w:rsidRPr="00D359B2">
        <w:rPr>
          <w:rFonts w:ascii="Calibri" w:hAnsi="Calibri" w:cs="Calibri"/>
          <w:sz w:val="24"/>
          <w:lang w:val="en-US"/>
        </w:rPr>
        <w:t>, vol. 70, no. 2, pp. 179–86, Mar. 2003.</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10]</w:t>
      </w:r>
      <w:r w:rsidRPr="00D359B2">
        <w:rPr>
          <w:rFonts w:ascii="Calibri" w:hAnsi="Calibri" w:cs="Calibri"/>
          <w:sz w:val="24"/>
          <w:lang w:val="en-US"/>
        </w:rPr>
        <w:tab/>
        <w:t xml:space="preserve">A. Garcia-Uribe, J. Zou, M. Duvic, J. H. Cho-Vega, V. G. Prieto, and L. V. Wang, “In vivo diagnosis of melanoma and non-melanoma skin cancer using oblique incidence diffuse reflectance spectrometry,” </w:t>
      </w:r>
      <w:r w:rsidRPr="00D359B2">
        <w:rPr>
          <w:rFonts w:ascii="Calibri" w:hAnsi="Calibri" w:cs="Calibri"/>
          <w:i/>
          <w:iCs/>
          <w:sz w:val="24"/>
          <w:lang w:val="en-US"/>
        </w:rPr>
        <w:t>Cancer Res.</w:t>
      </w:r>
      <w:r w:rsidRPr="00D359B2">
        <w:rPr>
          <w:rFonts w:ascii="Calibri" w:hAnsi="Calibri" w:cs="Calibri"/>
          <w:sz w:val="24"/>
          <w:lang w:val="en-US"/>
        </w:rPr>
        <w:t>, vol. 72, no. 11, pp. 2738–2745, Jun. 201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11]</w:t>
      </w:r>
      <w:r w:rsidRPr="00D359B2">
        <w:rPr>
          <w:rFonts w:ascii="Calibri" w:hAnsi="Calibri" w:cs="Calibri"/>
          <w:sz w:val="24"/>
          <w:lang w:val="en-US"/>
        </w:rPr>
        <w:tab/>
        <w:t xml:space="preserve">R. R. Anderson and J. A. Parrish, “The Optics of Human Skin,” </w:t>
      </w:r>
      <w:r w:rsidRPr="00D359B2">
        <w:rPr>
          <w:rFonts w:ascii="Calibri" w:hAnsi="Calibri" w:cs="Calibri"/>
          <w:i/>
          <w:iCs/>
          <w:sz w:val="24"/>
          <w:lang w:val="en-US"/>
        </w:rPr>
        <w:t>J. Invest. Dermatol.</w:t>
      </w:r>
      <w:r w:rsidRPr="00D359B2">
        <w:rPr>
          <w:rFonts w:ascii="Calibri" w:hAnsi="Calibri" w:cs="Calibri"/>
          <w:sz w:val="24"/>
          <w:lang w:val="en-US"/>
        </w:rPr>
        <w:t>, vol. 77, no. 1, pp. 13–19, Jul. 1981.</w:t>
      </w:r>
    </w:p>
    <w:p w:rsidR="00D359B2" w:rsidRDefault="00D359B2" w:rsidP="00D359B2">
      <w:pPr>
        <w:pStyle w:val="Bibliographie"/>
        <w:rPr>
          <w:rFonts w:ascii="Calibri" w:hAnsi="Calibri" w:cs="Calibri"/>
          <w:sz w:val="24"/>
          <w:lang w:val="en-US"/>
        </w:rPr>
      </w:pPr>
      <w:r w:rsidRPr="00D359B2">
        <w:rPr>
          <w:rFonts w:ascii="Calibri" w:hAnsi="Calibri" w:cs="Calibri"/>
          <w:sz w:val="24"/>
          <w:lang w:val="en-US"/>
        </w:rPr>
        <w:t>[12]</w:t>
      </w:r>
      <w:r w:rsidRPr="00D359B2">
        <w:rPr>
          <w:rFonts w:ascii="Calibri" w:hAnsi="Calibri" w:cs="Calibri"/>
          <w:sz w:val="24"/>
          <w:lang w:val="en-US"/>
        </w:rPr>
        <w:tab/>
        <w:t xml:space="preserve">J. Y. Qu, H. Chang, and S. Xiong, “Fluorescence spectral imaging for characterization of tissue based on multivariate statistical analysis,” </w:t>
      </w:r>
      <w:r w:rsidRPr="00D359B2">
        <w:rPr>
          <w:rFonts w:ascii="Calibri" w:hAnsi="Calibri" w:cs="Calibri"/>
          <w:i/>
          <w:iCs/>
          <w:sz w:val="24"/>
          <w:lang w:val="en-US"/>
        </w:rPr>
        <w:t>JOSA A</w:t>
      </w:r>
      <w:r w:rsidRPr="00D359B2">
        <w:rPr>
          <w:rFonts w:ascii="Calibri" w:hAnsi="Calibri" w:cs="Calibri"/>
          <w:sz w:val="24"/>
          <w:lang w:val="en-US"/>
        </w:rPr>
        <w:t>, vol. 19, no. 9, pp. 1823–1831, Sep. 2002.</w:t>
      </w:r>
    </w:p>
    <w:p w:rsidR="00D359B2" w:rsidRDefault="00D359B2">
      <w:pPr>
        <w:rPr>
          <w:lang w:val="en-US"/>
        </w:rPr>
      </w:pPr>
      <w:r>
        <w:rPr>
          <w:lang w:val="en-US"/>
        </w:rPr>
        <w:br w:type="page"/>
      </w:r>
    </w:p>
    <w:p w:rsidR="00D359B2" w:rsidRPr="00D359B2" w:rsidRDefault="00D359B2" w:rsidP="00D359B2">
      <w:pPr>
        <w:rPr>
          <w:lang w:val="en-US"/>
        </w:rPr>
      </w:pP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13]</w:t>
      </w:r>
      <w:r w:rsidRPr="00D359B2">
        <w:rPr>
          <w:rFonts w:ascii="Calibri" w:hAnsi="Calibri" w:cs="Calibri"/>
          <w:sz w:val="24"/>
          <w:lang w:val="en-US"/>
        </w:rPr>
        <w:tab/>
        <w:t xml:space="preserve">A. J. Thody, E. M. Higgins, K. Wakamatsu, S. Ito, S. A. Burchill, and J. M. Marks, “Pheomelanin as well as eumelanin is present in human epidermis,” </w:t>
      </w:r>
      <w:r w:rsidRPr="00D359B2">
        <w:rPr>
          <w:rFonts w:ascii="Calibri" w:hAnsi="Calibri" w:cs="Calibri"/>
          <w:i/>
          <w:iCs/>
          <w:sz w:val="24"/>
          <w:lang w:val="en-US"/>
        </w:rPr>
        <w:t>J. Invest. Dermatol.</w:t>
      </w:r>
      <w:r w:rsidRPr="00D359B2">
        <w:rPr>
          <w:rFonts w:ascii="Calibri" w:hAnsi="Calibri" w:cs="Calibri"/>
          <w:sz w:val="24"/>
          <w:lang w:val="en-US"/>
        </w:rPr>
        <w:t>, vol. 97, no. 2, pp. 340–344, Aug. 1991.</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14]</w:t>
      </w:r>
      <w:r w:rsidRPr="00D359B2">
        <w:rPr>
          <w:rFonts w:ascii="Calibri" w:hAnsi="Calibri" w:cs="Calibri"/>
          <w:sz w:val="24"/>
          <w:lang w:val="en-US"/>
        </w:rPr>
        <w:tab/>
        <w:t xml:space="preserve">G. Zonios, J. Bykowski, and N. Kollias, “Skin melanin, hemoglobin, and light scattering properties can be quantitatively assessed in vivo using diffuse reflectance spectroscopy,” </w:t>
      </w:r>
      <w:r w:rsidRPr="00D359B2">
        <w:rPr>
          <w:rFonts w:ascii="Calibri" w:hAnsi="Calibri" w:cs="Calibri"/>
          <w:i/>
          <w:iCs/>
          <w:sz w:val="24"/>
          <w:lang w:val="en-US"/>
        </w:rPr>
        <w:t>J. Invest. Dermatol.</w:t>
      </w:r>
      <w:r w:rsidRPr="00D359B2">
        <w:rPr>
          <w:rFonts w:ascii="Calibri" w:hAnsi="Calibri" w:cs="Calibri"/>
          <w:sz w:val="24"/>
          <w:lang w:val="en-US"/>
        </w:rPr>
        <w:t>, vol. 117, no. 6, pp. 1452–1457, Dec. 2001.</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15]</w:t>
      </w:r>
      <w:r w:rsidRPr="00D359B2">
        <w:rPr>
          <w:rFonts w:ascii="Calibri" w:hAnsi="Calibri" w:cs="Calibri"/>
          <w:sz w:val="24"/>
          <w:lang w:val="en-US"/>
        </w:rPr>
        <w:tab/>
        <w:t xml:space="preserve">F. Scholkmann </w:t>
      </w:r>
      <w:r w:rsidRPr="00D359B2">
        <w:rPr>
          <w:rFonts w:ascii="Calibri" w:hAnsi="Calibri" w:cs="Calibri"/>
          <w:i/>
          <w:iCs/>
          <w:sz w:val="24"/>
          <w:lang w:val="en-US"/>
        </w:rPr>
        <w:t>et al.</w:t>
      </w:r>
      <w:r w:rsidRPr="00D359B2">
        <w:rPr>
          <w:rFonts w:ascii="Calibri" w:hAnsi="Calibri" w:cs="Calibri"/>
          <w:sz w:val="24"/>
          <w:lang w:val="en-US"/>
        </w:rPr>
        <w:t xml:space="preserve">, “A review on continuous wave functional near-infrared spectroscopy and imaging instrumentation and methodology,” </w:t>
      </w:r>
      <w:r w:rsidRPr="00D359B2">
        <w:rPr>
          <w:rFonts w:ascii="Calibri" w:hAnsi="Calibri" w:cs="Calibri"/>
          <w:i/>
          <w:iCs/>
          <w:sz w:val="24"/>
          <w:lang w:val="en-US"/>
        </w:rPr>
        <w:t>NeuroImage</w:t>
      </w:r>
      <w:r w:rsidRPr="00D359B2">
        <w:rPr>
          <w:rFonts w:ascii="Calibri" w:hAnsi="Calibri" w:cs="Calibri"/>
          <w:sz w:val="24"/>
          <w:lang w:val="en-US"/>
        </w:rPr>
        <w:t>, vol. 85, pp. 6–27, Jan. 2014.</w:t>
      </w:r>
    </w:p>
    <w:p w:rsidR="00D359B2" w:rsidRPr="00D359B2" w:rsidRDefault="00D359B2" w:rsidP="00D359B2">
      <w:pPr>
        <w:pStyle w:val="Bibliographie"/>
        <w:rPr>
          <w:rFonts w:ascii="Calibri" w:hAnsi="Calibri" w:cs="Calibri"/>
          <w:sz w:val="24"/>
        </w:rPr>
      </w:pPr>
      <w:r w:rsidRPr="00D359B2">
        <w:rPr>
          <w:rFonts w:ascii="Calibri" w:hAnsi="Calibri" w:cs="Calibri"/>
          <w:sz w:val="24"/>
          <w:lang w:val="en-US"/>
        </w:rPr>
        <w:t>[16]</w:t>
      </w:r>
      <w:r w:rsidRPr="00D359B2">
        <w:rPr>
          <w:rFonts w:ascii="Calibri" w:hAnsi="Calibri" w:cs="Calibri"/>
          <w:sz w:val="24"/>
          <w:lang w:val="en-US"/>
        </w:rPr>
        <w:tab/>
        <w:t xml:space="preserve">M. Shahin, A. Badawi, and M. Kamel, “Biometric authentication using fast correlation of near infrared hand vein patterns,” </w:t>
      </w:r>
      <w:r w:rsidRPr="00D359B2">
        <w:rPr>
          <w:rFonts w:ascii="Calibri" w:hAnsi="Calibri" w:cs="Calibri"/>
          <w:i/>
          <w:iCs/>
          <w:sz w:val="24"/>
          <w:lang w:val="en-US"/>
        </w:rPr>
        <w:t xml:space="preserve">Int. J. Biomed. </w:t>
      </w:r>
      <w:r w:rsidRPr="00D359B2">
        <w:rPr>
          <w:rFonts w:ascii="Calibri" w:hAnsi="Calibri" w:cs="Calibri"/>
          <w:i/>
          <w:iCs/>
          <w:sz w:val="24"/>
        </w:rPr>
        <w:t>Sci.</w:t>
      </w:r>
      <w:r w:rsidRPr="00D359B2">
        <w:rPr>
          <w:rFonts w:ascii="Calibri" w:hAnsi="Calibri" w:cs="Calibri"/>
          <w:sz w:val="24"/>
        </w:rPr>
        <w:t>, vol. 2, no. 3, pp. 141–148, 2007.</w:t>
      </w:r>
    </w:p>
    <w:p w:rsidR="00D359B2" w:rsidRPr="00D359B2" w:rsidRDefault="00D359B2" w:rsidP="00D359B2">
      <w:pPr>
        <w:pStyle w:val="Bibliographie"/>
        <w:rPr>
          <w:rFonts w:ascii="Calibri" w:hAnsi="Calibri" w:cs="Calibri"/>
          <w:sz w:val="24"/>
        </w:rPr>
      </w:pPr>
      <w:r w:rsidRPr="00D359B2">
        <w:rPr>
          <w:rFonts w:ascii="Calibri" w:hAnsi="Calibri" w:cs="Calibri"/>
          <w:sz w:val="24"/>
        </w:rPr>
        <w:t>[17]</w:t>
      </w:r>
      <w:r w:rsidRPr="00D359B2">
        <w:rPr>
          <w:rFonts w:ascii="Calibri" w:hAnsi="Calibri" w:cs="Calibri"/>
          <w:sz w:val="24"/>
        </w:rPr>
        <w:tab/>
        <w:t>G. Sou, “Cours de Capteurs d’images CCD et CMOS, UE de formation des image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18]</w:t>
      </w:r>
      <w:r w:rsidRPr="00D359B2">
        <w:rPr>
          <w:rFonts w:ascii="Calibri" w:hAnsi="Calibri" w:cs="Calibri"/>
          <w:sz w:val="24"/>
        </w:rPr>
        <w:tab/>
        <w:t>L. Billot, “Cours de Capteurs, formation Ingénierie, Robotique, et Systèmes Intelligents,” 2015, 2015.</w:t>
      </w:r>
    </w:p>
    <w:p w:rsidR="00D359B2" w:rsidRPr="00D359B2" w:rsidRDefault="00D359B2" w:rsidP="00D359B2">
      <w:pPr>
        <w:pStyle w:val="Bibliographie"/>
        <w:rPr>
          <w:rFonts w:ascii="Calibri" w:hAnsi="Calibri" w:cs="Calibri"/>
          <w:sz w:val="24"/>
        </w:rPr>
      </w:pPr>
      <w:r w:rsidRPr="00D359B2">
        <w:rPr>
          <w:rFonts w:ascii="Calibri" w:hAnsi="Calibri" w:cs="Calibri"/>
          <w:sz w:val="24"/>
        </w:rPr>
        <w:t>[19]</w:t>
      </w:r>
      <w:r w:rsidRPr="00D359B2">
        <w:rPr>
          <w:rFonts w:ascii="Calibri" w:hAnsi="Calibri" w:cs="Calibri"/>
          <w:sz w:val="24"/>
        </w:rPr>
        <w:tab/>
        <w:t>M. Ben Chouika, “Cours de Capteurs Optiques Intégré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0]</w:t>
      </w:r>
      <w:r w:rsidRPr="00D359B2">
        <w:rPr>
          <w:rFonts w:ascii="Calibri" w:hAnsi="Calibri" w:cs="Calibri"/>
          <w:sz w:val="24"/>
        </w:rPr>
        <w:tab/>
        <w:t>M. Ben Chouika, “Cours de colorimétrie, UE de Capteurs optiques intégré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1]</w:t>
      </w:r>
      <w:r w:rsidRPr="00D359B2">
        <w:rPr>
          <w:rFonts w:ascii="Calibri" w:hAnsi="Calibri" w:cs="Calibri"/>
          <w:sz w:val="24"/>
        </w:rPr>
        <w:tab/>
        <w:t>S. Holé, “Cours de Modélisation des Capteur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2]</w:t>
      </w:r>
      <w:r w:rsidRPr="00D359B2">
        <w:rPr>
          <w:rFonts w:ascii="Calibri" w:hAnsi="Calibri" w:cs="Calibri"/>
          <w:sz w:val="24"/>
        </w:rPr>
        <w:tab/>
        <w:t>O. Delage, “Cours de photométrie, UE de formation des image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3]</w:t>
      </w:r>
      <w:r w:rsidRPr="00D359B2">
        <w:rPr>
          <w:rFonts w:ascii="Calibri" w:hAnsi="Calibri" w:cs="Calibri"/>
          <w:sz w:val="24"/>
        </w:rPr>
        <w:tab/>
        <w:t>M. Tahon, “Cours de Traitement du Signal,” Laboratoire d’Acoustique, Conservatoire National des Arts et Métiers, 2015.</w:t>
      </w:r>
    </w:p>
    <w:p w:rsidR="00D359B2" w:rsidRPr="00D359B2" w:rsidRDefault="00D359B2" w:rsidP="00D359B2">
      <w:pPr>
        <w:pStyle w:val="Bibliographie"/>
        <w:rPr>
          <w:rFonts w:ascii="Calibri" w:hAnsi="Calibri" w:cs="Calibri"/>
          <w:sz w:val="24"/>
        </w:rPr>
      </w:pPr>
      <w:r w:rsidRPr="00D359B2">
        <w:rPr>
          <w:rFonts w:ascii="Calibri" w:hAnsi="Calibri" w:cs="Calibri"/>
          <w:sz w:val="24"/>
        </w:rPr>
        <w:t>[24]</w:t>
      </w:r>
      <w:r w:rsidRPr="00D359B2">
        <w:rPr>
          <w:rFonts w:ascii="Calibri" w:hAnsi="Calibri" w:cs="Calibri"/>
          <w:sz w:val="24"/>
        </w:rPr>
        <w:tab/>
        <w:t>O. Delage, “Cours d’optique géométrique, UE de Formation des image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5]</w:t>
      </w:r>
      <w:r w:rsidRPr="00D359B2">
        <w:rPr>
          <w:rFonts w:ascii="Calibri" w:hAnsi="Calibri" w:cs="Calibri"/>
          <w:sz w:val="24"/>
        </w:rPr>
        <w:tab/>
        <w:t>O. Delage, “Cours d’optique géométrique et quantique, UE de Formation des image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6]</w:t>
      </w:r>
      <w:r w:rsidRPr="00D359B2">
        <w:rPr>
          <w:rFonts w:ascii="Calibri" w:hAnsi="Calibri" w:cs="Calibri"/>
          <w:sz w:val="24"/>
        </w:rPr>
        <w:tab/>
        <w:t>O. Delage, “Cours d’optique quantique, UE de Formation des images,” Université Pierre et Marie Curie, 2016.</w:t>
      </w:r>
    </w:p>
    <w:p w:rsidR="00D359B2" w:rsidRPr="00D359B2" w:rsidRDefault="00D359B2" w:rsidP="00D359B2">
      <w:pPr>
        <w:pStyle w:val="Bibliographie"/>
        <w:rPr>
          <w:rFonts w:ascii="Calibri" w:hAnsi="Calibri" w:cs="Calibri"/>
          <w:sz w:val="24"/>
        </w:rPr>
      </w:pPr>
      <w:r w:rsidRPr="00D359B2">
        <w:rPr>
          <w:rFonts w:ascii="Calibri" w:hAnsi="Calibri" w:cs="Calibri"/>
          <w:sz w:val="24"/>
        </w:rPr>
        <w:t>[27]</w:t>
      </w:r>
      <w:r w:rsidRPr="00D359B2">
        <w:rPr>
          <w:rFonts w:ascii="Calibri" w:hAnsi="Calibri" w:cs="Calibri"/>
          <w:sz w:val="24"/>
        </w:rPr>
        <w:tab/>
        <w:t>C. Bordier, “Diffusion de la lumière par des tissus biologiques: Etude expérimentale et modélisation par l’équation de transfert radiatif vectorielle.,” Université Paris 6, 2009.</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28]</w:t>
      </w:r>
      <w:r w:rsidRPr="00D359B2">
        <w:rPr>
          <w:rFonts w:ascii="Calibri" w:hAnsi="Calibri" w:cs="Calibri"/>
          <w:sz w:val="24"/>
          <w:lang w:val="en-US"/>
        </w:rPr>
        <w:tab/>
        <w:t xml:space="preserve">F. Wang, A. Behrooz, M. Morris, and A. Adibi, “High-contrast subcutaneous vein detection and localization using multispectral imaging,” </w:t>
      </w:r>
      <w:r w:rsidRPr="00D359B2">
        <w:rPr>
          <w:rFonts w:ascii="Calibri" w:hAnsi="Calibri" w:cs="Calibri"/>
          <w:i/>
          <w:iCs/>
          <w:sz w:val="24"/>
          <w:lang w:val="en-US"/>
        </w:rPr>
        <w:t>J. Biomed. Opt.</w:t>
      </w:r>
      <w:r w:rsidRPr="00D359B2">
        <w:rPr>
          <w:rFonts w:ascii="Calibri" w:hAnsi="Calibri" w:cs="Calibri"/>
          <w:sz w:val="24"/>
          <w:lang w:val="en-US"/>
        </w:rPr>
        <w:t>, vol. 18, no. 5, pp. 50504–50504, 2013.</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29]</w:t>
      </w:r>
      <w:r w:rsidRPr="00D359B2">
        <w:rPr>
          <w:rFonts w:ascii="Calibri" w:hAnsi="Calibri" w:cs="Calibri"/>
          <w:sz w:val="24"/>
          <w:lang w:val="en-US"/>
        </w:rPr>
        <w:tab/>
        <w:t xml:space="preserve">M. J. Mendenhall, A. S. Nunez, and R. K. Martin, “Human skin detection in the visible and near infrared,” </w:t>
      </w:r>
      <w:r w:rsidRPr="00D359B2">
        <w:rPr>
          <w:rFonts w:ascii="Calibri" w:hAnsi="Calibri" w:cs="Calibri"/>
          <w:i/>
          <w:iCs/>
          <w:sz w:val="24"/>
          <w:lang w:val="en-US"/>
        </w:rPr>
        <w:t>Appl. Opt.</w:t>
      </w:r>
      <w:r w:rsidRPr="00D359B2">
        <w:rPr>
          <w:rFonts w:ascii="Calibri" w:hAnsi="Calibri" w:cs="Calibri"/>
          <w:sz w:val="24"/>
          <w:lang w:val="en-US"/>
        </w:rPr>
        <w:t>, vol. 54, no. 35, p. 10559, Dec. 2015.</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0]</w:t>
      </w:r>
      <w:r w:rsidRPr="00D359B2">
        <w:rPr>
          <w:rFonts w:ascii="Calibri" w:hAnsi="Calibri" w:cs="Calibri"/>
          <w:sz w:val="24"/>
          <w:lang w:val="en-US"/>
        </w:rPr>
        <w:tab/>
        <w:t xml:space="preserve">R. Fuksis, M. Greitans, O. Nikisins, and M. Pudzs, “Infrared imaging system for analysis of blood vessel structure,” </w:t>
      </w:r>
      <w:r w:rsidRPr="00D359B2">
        <w:rPr>
          <w:rFonts w:ascii="Calibri" w:hAnsi="Calibri" w:cs="Calibri"/>
          <w:i/>
          <w:iCs/>
          <w:sz w:val="24"/>
          <w:lang w:val="en-US"/>
        </w:rPr>
        <w:t>Elektron. Ir Elektrotechnika</w:t>
      </w:r>
      <w:r w:rsidRPr="00D359B2">
        <w:rPr>
          <w:rFonts w:ascii="Calibri" w:hAnsi="Calibri" w:cs="Calibri"/>
          <w:sz w:val="24"/>
          <w:lang w:val="en-US"/>
        </w:rPr>
        <w:t>, vol. 97, no. 1, pp. 45–48, 2015.</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1]</w:t>
      </w:r>
      <w:r w:rsidRPr="00D359B2">
        <w:rPr>
          <w:rFonts w:ascii="Calibri" w:hAnsi="Calibri" w:cs="Calibri"/>
          <w:sz w:val="24"/>
          <w:lang w:val="en-US"/>
        </w:rPr>
        <w:tab/>
        <w:t xml:space="preserve">C. Boué and S. Holé, “Infrared thermography protocol for simple measurements of thermal diffusivity and conductivity,” </w:t>
      </w:r>
      <w:r w:rsidRPr="00D359B2">
        <w:rPr>
          <w:rFonts w:ascii="Calibri" w:hAnsi="Calibri" w:cs="Calibri"/>
          <w:i/>
          <w:iCs/>
          <w:sz w:val="24"/>
          <w:lang w:val="en-US"/>
        </w:rPr>
        <w:t>Infrared Phys. Technol.</w:t>
      </w:r>
      <w:r w:rsidRPr="00D359B2">
        <w:rPr>
          <w:rFonts w:ascii="Calibri" w:hAnsi="Calibri" w:cs="Calibri"/>
          <w:sz w:val="24"/>
          <w:lang w:val="en-US"/>
        </w:rPr>
        <w:t>, vol. 55, no. 4, pp. 376–379, Jul. 201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2]</w:t>
      </w:r>
      <w:r w:rsidRPr="00D359B2">
        <w:rPr>
          <w:rFonts w:ascii="Calibri" w:hAnsi="Calibri" w:cs="Calibri"/>
          <w:sz w:val="24"/>
          <w:lang w:val="en-US"/>
        </w:rPr>
        <w:tab/>
        <w:t>L. Wang and G. Leedham, “Near- and Far- Infrared Imaging for Vein Pattern Biometrics,” 2006, pp. 52–5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3]</w:t>
      </w:r>
      <w:r w:rsidRPr="00D359B2">
        <w:rPr>
          <w:rFonts w:ascii="Calibri" w:hAnsi="Calibri" w:cs="Calibri"/>
          <w:sz w:val="24"/>
          <w:lang w:val="en-US"/>
        </w:rPr>
        <w:tab/>
        <w:t xml:space="preserve">M. Kono, H. Ueki, and S. Umemura, “Near-infrared finger vein patterns for personal identification,” </w:t>
      </w:r>
      <w:r w:rsidRPr="00D359B2">
        <w:rPr>
          <w:rFonts w:ascii="Calibri" w:hAnsi="Calibri" w:cs="Calibri"/>
          <w:i/>
          <w:iCs/>
          <w:sz w:val="24"/>
          <w:lang w:val="en-US"/>
        </w:rPr>
        <w:t>Appl. Opt.</w:t>
      </w:r>
      <w:r w:rsidRPr="00D359B2">
        <w:rPr>
          <w:rFonts w:ascii="Calibri" w:hAnsi="Calibri" w:cs="Calibri"/>
          <w:sz w:val="24"/>
          <w:lang w:val="en-US"/>
        </w:rPr>
        <w:t>, vol. 41, no. 35, pp. 7429–7436, 200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4]</w:t>
      </w:r>
      <w:r w:rsidRPr="00D359B2">
        <w:rPr>
          <w:rFonts w:ascii="Calibri" w:hAnsi="Calibri" w:cs="Calibri"/>
          <w:sz w:val="24"/>
          <w:lang w:val="en-US"/>
        </w:rPr>
        <w:tab/>
        <w:t xml:space="preserve">S. Beuve, Z. Qin, J.-P. Roger, S. Holé, and C. Boué, “Open cracks depth sizing by multi-frequency laser stimulated lock-in thermography combined with image processing,” </w:t>
      </w:r>
      <w:r w:rsidRPr="00D359B2">
        <w:rPr>
          <w:rFonts w:ascii="Calibri" w:hAnsi="Calibri" w:cs="Calibri"/>
          <w:i/>
          <w:iCs/>
          <w:sz w:val="24"/>
          <w:lang w:val="en-US"/>
        </w:rPr>
        <w:t>Sens. Actuators Phys.</w:t>
      </w:r>
      <w:r w:rsidRPr="00D359B2">
        <w:rPr>
          <w:rFonts w:ascii="Calibri" w:hAnsi="Calibri" w:cs="Calibri"/>
          <w:sz w:val="24"/>
          <w:lang w:val="en-US"/>
        </w:rPr>
        <w:t>, vol. 247, pp. 494–503, Aug. 2016.</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5]</w:t>
      </w:r>
      <w:r w:rsidRPr="00D359B2">
        <w:rPr>
          <w:rFonts w:ascii="Calibri" w:hAnsi="Calibri" w:cs="Calibri"/>
          <w:sz w:val="24"/>
          <w:lang w:val="en-US"/>
        </w:rPr>
        <w:tab/>
        <w:t xml:space="preserve">L. Hode, </w:t>
      </w:r>
      <w:r w:rsidRPr="00D359B2">
        <w:rPr>
          <w:rFonts w:ascii="Calibri" w:hAnsi="Calibri" w:cs="Calibri"/>
          <w:i/>
          <w:iCs/>
          <w:sz w:val="24"/>
          <w:lang w:val="en-US"/>
        </w:rPr>
        <w:t>Penetration of light into living tissue</w:t>
      </w:r>
      <w:r w:rsidRPr="00D359B2">
        <w:rPr>
          <w:rFonts w:ascii="Calibri" w:hAnsi="Calibri" w:cs="Calibri"/>
          <w:sz w:val="24"/>
          <w:lang w:val="en-US"/>
        </w:rPr>
        <w:t>. 201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6]</w:t>
      </w:r>
      <w:r w:rsidRPr="00D359B2">
        <w:rPr>
          <w:rFonts w:ascii="Calibri" w:hAnsi="Calibri" w:cs="Calibri"/>
          <w:sz w:val="24"/>
          <w:lang w:val="en-US"/>
        </w:rPr>
        <w:tab/>
        <w:t xml:space="preserve">I. V. Meglinski and S. J. Matcher, “Quantitative assessment of skin layers absorption and skin reflectance spectra simulation,” </w:t>
      </w:r>
      <w:r w:rsidRPr="00D359B2">
        <w:rPr>
          <w:rFonts w:ascii="Calibri" w:hAnsi="Calibri" w:cs="Calibri"/>
          <w:i/>
          <w:iCs/>
          <w:sz w:val="24"/>
          <w:lang w:val="en-US"/>
        </w:rPr>
        <w:t>ResearchGate</w:t>
      </w:r>
      <w:r w:rsidRPr="00D359B2">
        <w:rPr>
          <w:rFonts w:ascii="Calibri" w:hAnsi="Calibri" w:cs="Calibri"/>
          <w:sz w:val="24"/>
          <w:lang w:val="en-US"/>
        </w:rPr>
        <w:t>, vol. 23, no. 4, pp. 741–53, Dec. 2002.</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t>[37]</w:t>
      </w:r>
      <w:r w:rsidRPr="00D359B2">
        <w:rPr>
          <w:rFonts w:ascii="Calibri" w:hAnsi="Calibri" w:cs="Calibri"/>
          <w:sz w:val="24"/>
          <w:lang w:val="en-US"/>
        </w:rPr>
        <w:tab/>
        <w:t xml:space="preserve">G. Friedrich and Y. Yeshurun, “Seeing people in the dark: face recognition in infrared images,” in </w:t>
      </w:r>
      <w:r w:rsidRPr="00D359B2">
        <w:rPr>
          <w:rFonts w:ascii="Calibri" w:hAnsi="Calibri" w:cs="Calibri"/>
          <w:i/>
          <w:iCs/>
          <w:sz w:val="24"/>
          <w:lang w:val="en-US"/>
        </w:rPr>
        <w:t>International Workshop on Biologically Motivated Computer Vision</w:t>
      </w:r>
      <w:r w:rsidRPr="00D359B2">
        <w:rPr>
          <w:rFonts w:ascii="Calibri" w:hAnsi="Calibri" w:cs="Calibri"/>
          <w:sz w:val="24"/>
          <w:lang w:val="en-US"/>
        </w:rPr>
        <w:t>, 2002, pp. 348–359.</w:t>
      </w:r>
    </w:p>
    <w:p w:rsidR="00D359B2" w:rsidRPr="00D359B2" w:rsidRDefault="00D359B2" w:rsidP="00D359B2">
      <w:pPr>
        <w:pStyle w:val="Bibliographie"/>
        <w:rPr>
          <w:rFonts w:ascii="Calibri" w:hAnsi="Calibri" w:cs="Calibri"/>
          <w:sz w:val="24"/>
          <w:lang w:val="en-US"/>
        </w:rPr>
      </w:pPr>
      <w:r w:rsidRPr="00D359B2">
        <w:rPr>
          <w:rFonts w:ascii="Calibri" w:hAnsi="Calibri" w:cs="Calibri"/>
          <w:sz w:val="24"/>
          <w:lang w:val="en-US"/>
        </w:rPr>
        <w:lastRenderedPageBreak/>
        <w:t>[38]</w:t>
      </w:r>
      <w:r w:rsidRPr="00D359B2">
        <w:rPr>
          <w:rFonts w:ascii="Calibri" w:hAnsi="Calibri" w:cs="Calibri"/>
          <w:sz w:val="24"/>
          <w:lang w:val="en-US"/>
        </w:rPr>
        <w:tab/>
        <w:t xml:space="preserve">R. K. Miyake </w:t>
      </w:r>
      <w:r w:rsidRPr="00D359B2">
        <w:rPr>
          <w:rFonts w:ascii="Calibri" w:hAnsi="Calibri" w:cs="Calibri"/>
          <w:i/>
          <w:iCs/>
          <w:sz w:val="24"/>
          <w:lang w:val="en-US"/>
        </w:rPr>
        <w:t>et al.</w:t>
      </w:r>
      <w:r w:rsidRPr="00D359B2">
        <w:rPr>
          <w:rFonts w:ascii="Calibri" w:hAnsi="Calibri" w:cs="Calibri"/>
          <w:sz w:val="24"/>
          <w:lang w:val="en-US"/>
        </w:rPr>
        <w:t xml:space="preserve">, “Vein Imaging: A New Method of Near Infrared Imaging, Where a Processed Image Is Projected onto the Skin for the Enhancement of Vein Treatment,” </w:t>
      </w:r>
      <w:r w:rsidRPr="00D359B2">
        <w:rPr>
          <w:rFonts w:ascii="Calibri" w:hAnsi="Calibri" w:cs="Calibri"/>
          <w:i/>
          <w:iCs/>
          <w:sz w:val="24"/>
          <w:lang w:val="en-US"/>
        </w:rPr>
        <w:t>Dermatol. Surg.</w:t>
      </w:r>
      <w:r w:rsidRPr="00D359B2">
        <w:rPr>
          <w:rFonts w:ascii="Calibri" w:hAnsi="Calibri" w:cs="Calibri"/>
          <w:sz w:val="24"/>
          <w:lang w:val="en-US"/>
        </w:rPr>
        <w:t>, vol. 32, no. 8, pp. 1031–1038, Aug. 2006.</w:t>
      </w:r>
    </w:p>
    <w:p w:rsidR="00D359B2" w:rsidRPr="00D359B2" w:rsidRDefault="00D359B2" w:rsidP="00D359B2">
      <w:pPr>
        <w:pStyle w:val="Bibliographie"/>
        <w:rPr>
          <w:rFonts w:ascii="Calibri" w:hAnsi="Calibri" w:cs="Calibri"/>
          <w:sz w:val="24"/>
        </w:rPr>
      </w:pPr>
      <w:r w:rsidRPr="00D359B2">
        <w:rPr>
          <w:rFonts w:ascii="Calibri" w:hAnsi="Calibri" w:cs="Calibri"/>
          <w:sz w:val="24"/>
          <w:lang w:val="en-US"/>
        </w:rPr>
        <w:t>[39]</w:t>
      </w:r>
      <w:r w:rsidRPr="00D359B2">
        <w:rPr>
          <w:rFonts w:ascii="Calibri" w:hAnsi="Calibri" w:cs="Calibri"/>
          <w:sz w:val="24"/>
          <w:lang w:val="en-US"/>
        </w:rPr>
        <w:tab/>
        <w:t xml:space="preserve">J.-R. Kuo, M.-H. Chang, C.-C. Wang, C.-C. Chio, J.-J. Wang, and B.-S. Lin, “Wireless near-infrared spectroscopy system for determining brain hemoglobin levels in laboratory animals,” </w:t>
      </w:r>
      <w:r w:rsidRPr="00D359B2">
        <w:rPr>
          <w:rFonts w:ascii="Calibri" w:hAnsi="Calibri" w:cs="Calibri"/>
          <w:i/>
          <w:iCs/>
          <w:sz w:val="24"/>
          <w:lang w:val="en-US"/>
        </w:rPr>
        <w:t xml:space="preserve">J. Neurosci. </w:t>
      </w:r>
      <w:r w:rsidRPr="00D359B2">
        <w:rPr>
          <w:rFonts w:ascii="Calibri" w:hAnsi="Calibri" w:cs="Calibri"/>
          <w:i/>
          <w:iCs/>
          <w:sz w:val="24"/>
        </w:rPr>
        <w:t>Methods</w:t>
      </w:r>
      <w:r w:rsidRPr="00D359B2">
        <w:rPr>
          <w:rFonts w:ascii="Calibri" w:hAnsi="Calibri" w:cs="Calibri"/>
          <w:sz w:val="24"/>
        </w:rPr>
        <w:t>, vol. 214, no. 2, pp. 204–209, Apr. 2013.</w:t>
      </w:r>
    </w:p>
    <w:p w:rsidR="00D359B2" w:rsidRPr="00D359B2" w:rsidRDefault="00D359B2" w:rsidP="00591CAE">
      <w:pPr>
        <w:ind w:firstLine="708"/>
        <w:jc w:val="both"/>
        <w:rPr>
          <w:sz w:val="24"/>
          <w:szCs w:val="24"/>
        </w:rPr>
      </w:pPr>
      <w:r>
        <w:rPr>
          <w:sz w:val="24"/>
          <w:szCs w:val="24"/>
          <w:lang w:val="en-US"/>
        </w:rPr>
        <w:fldChar w:fldCharType="end"/>
      </w:r>
    </w:p>
    <w:p w:rsidR="00D359B2" w:rsidRPr="00D359B2" w:rsidRDefault="00D359B2" w:rsidP="00591CAE">
      <w:pPr>
        <w:ind w:firstLine="708"/>
        <w:jc w:val="both"/>
      </w:pPr>
    </w:p>
    <w:p w:rsidR="00027833" w:rsidRPr="00C27333" w:rsidRDefault="00165CB6" w:rsidP="00045770">
      <w:pPr>
        <w:jc w:val="both"/>
        <w:rPr>
          <w:lang w:val="en-US"/>
        </w:rPr>
      </w:pPr>
      <w:proofErr w:type="spellStart"/>
      <w:r w:rsidRPr="00C27333">
        <w:rPr>
          <w:lang w:val="en-US"/>
        </w:rPr>
        <w:t>Références</w:t>
      </w:r>
      <w:proofErr w:type="spellEnd"/>
      <w:r w:rsidRPr="00C27333">
        <w:rPr>
          <w:lang w:val="en-US"/>
        </w:rPr>
        <w:t xml:space="preserve"> a </w:t>
      </w:r>
      <w:proofErr w:type="spellStart"/>
      <w:r w:rsidRPr="00C27333">
        <w:rPr>
          <w:lang w:val="en-US"/>
        </w:rPr>
        <w:t>ajouter</w:t>
      </w:r>
      <w:proofErr w:type="spellEnd"/>
    </w:p>
    <w:p w:rsidR="00027833" w:rsidRPr="00C27333" w:rsidRDefault="00027833" w:rsidP="00045770">
      <w:pPr>
        <w:jc w:val="both"/>
        <w:rPr>
          <w:lang w:val="en-US"/>
        </w:rPr>
      </w:pPr>
    </w:p>
    <w:p w:rsidR="00027833" w:rsidRPr="00C27333" w:rsidRDefault="00027833" w:rsidP="00045770">
      <w:pPr>
        <w:jc w:val="both"/>
        <w:rPr>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D84DAF" w:rsidRPr="00C27333" w:rsidRDefault="00D84DAF">
      <w:pPr>
        <w:rPr>
          <w:rFonts w:cstheme="minorHAnsi"/>
          <w:lang w:val="en-US"/>
        </w:rPr>
      </w:pPr>
    </w:p>
    <w:p w:rsidR="00D84DAF" w:rsidRPr="00C27333" w:rsidRDefault="00D84DAF">
      <w:pPr>
        <w:rPr>
          <w:rFonts w:cstheme="minorHAnsi"/>
          <w:lang w:val="en-US"/>
        </w:rPr>
      </w:pPr>
    </w:p>
    <w:p w:rsidR="00D84DAF" w:rsidRPr="00C27333" w:rsidRDefault="00D84DAF">
      <w:pPr>
        <w:rPr>
          <w:rFonts w:cstheme="minorHAnsi"/>
          <w:lang w:val="en-US"/>
        </w:rPr>
      </w:pPr>
    </w:p>
    <w:p w:rsidR="00D84DAF" w:rsidRPr="00C27333" w:rsidRDefault="00D84DAF">
      <w:pPr>
        <w:rPr>
          <w:rFonts w:cstheme="minorHAnsi"/>
          <w:lang w:val="en-US"/>
        </w:rPr>
      </w:pPr>
    </w:p>
    <w:p w:rsidR="00D84DAF" w:rsidRPr="00C27333" w:rsidRDefault="00D84DAF">
      <w:pPr>
        <w:rPr>
          <w:rFonts w:cstheme="minorHAnsi"/>
          <w:lang w:val="en-US"/>
        </w:rPr>
      </w:pPr>
    </w:p>
    <w:p w:rsidR="00D84DAF" w:rsidRPr="00C27333" w:rsidRDefault="00D84DAF">
      <w:pPr>
        <w:rPr>
          <w:rFonts w:cstheme="minorHAnsi"/>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027833" w:rsidRPr="00C27333" w:rsidRDefault="00027833">
      <w:pPr>
        <w:rPr>
          <w:rFonts w:cstheme="minorHAnsi"/>
          <w:lang w:val="en-US"/>
        </w:rPr>
      </w:pPr>
    </w:p>
    <w:p w:rsidR="00AC0D66" w:rsidRPr="00C27333" w:rsidRDefault="00AC0D66">
      <w:pPr>
        <w:rPr>
          <w:rFonts w:cstheme="minorHAnsi"/>
          <w:lang w:val="en-US"/>
        </w:rPr>
      </w:pPr>
    </w:p>
    <w:p w:rsidR="00BC3FDB" w:rsidRPr="00C27333" w:rsidRDefault="00BC3FDB" w:rsidP="00BC3FDB">
      <w:pPr>
        <w:pStyle w:val="Corps"/>
        <w:rPr>
          <w:rFonts w:asciiTheme="minorHAnsi" w:hAnsiTheme="minorHAnsi" w:cstheme="minorHAnsi"/>
          <w:lang w:val="en-US"/>
        </w:rPr>
      </w:pPr>
      <w:r w:rsidRPr="00C27333">
        <w:rPr>
          <w:rFonts w:asciiTheme="minorHAnsi" w:hAnsiTheme="minorHAnsi" w:cstheme="minorHAnsi"/>
          <w:lang w:val="en-US"/>
        </w:rPr>
        <w:t>Introduction</w:t>
      </w:r>
    </w:p>
    <w:p w:rsidR="00BC3FDB" w:rsidRPr="00C27333" w:rsidRDefault="00BC3FDB" w:rsidP="00BC3FDB">
      <w:pPr>
        <w:pStyle w:val="Corps"/>
        <w:rPr>
          <w:rFonts w:asciiTheme="minorHAnsi" w:hAnsiTheme="minorHAnsi" w:cstheme="minorHAnsi"/>
          <w:lang w:val="en-US"/>
        </w:rPr>
      </w:pPr>
    </w:p>
    <w:p w:rsidR="00BC3FDB" w:rsidRPr="00BC3FDB" w:rsidRDefault="00BC3FDB" w:rsidP="00BC3FDB">
      <w:pPr>
        <w:pStyle w:val="Corps"/>
        <w:rPr>
          <w:rFonts w:asciiTheme="minorHAnsi" w:hAnsiTheme="minorHAnsi" w:cstheme="minorHAnsi"/>
          <w:lang w:val="en-US"/>
        </w:rPr>
      </w:pPr>
      <w:r w:rsidRPr="00BC3FDB">
        <w:rPr>
          <w:rFonts w:asciiTheme="minorHAnsi" w:hAnsiTheme="minorHAnsi" w:cstheme="minorHAnsi"/>
          <w:lang w:val="en-US"/>
        </w:rPr>
        <w:t xml:space="preserve">Optical Analysis of human skin is a non-invasive way to observe skin physiology, morphology and composition, relevant in medicine, cosmetics and biometrics. In optical analysis, continuous light is used to obtain a spectrum which is useful to </w:t>
      </w:r>
      <w:r w:rsidR="009A5516" w:rsidRPr="00BC3FDB">
        <w:rPr>
          <w:rFonts w:asciiTheme="minorHAnsi" w:hAnsiTheme="minorHAnsi" w:cstheme="minorHAnsi"/>
          <w:lang w:val="en-US"/>
        </w:rPr>
        <w:t>analyze</w:t>
      </w:r>
      <w:r w:rsidRPr="00BC3FDB">
        <w:rPr>
          <w:rFonts w:asciiTheme="minorHAnsi" w:hAnsiTheme="minorHAnsi" w:cstheme="minorHAnsi"/>
          <w:lang w:val="en-US"/>
        </w:rPr>
        <w:t xml:space="preserve"> the skin and also all the quantitative variations related to skin components. </w:t>
      </w:r>
    </w:p>
    <w:p w:rsidR="00BC3FDB" w:rsidRPr="00BC3FDB" w:rsidRDefault="00BC3FDB" w:rsidP="00BC3FDB">
      <w:pPr>
        <w:pStyle w:val="Corps"/>
        <w:rPr>
          <w:rFonts w:asciiTheme="minorHAnsi" w:hAnsiTheme="minorHAnsi" w:cstheme="minorHAnsi"/>
          <w:lang w:val="en-US"/>
        </w:rPr>
      </w:pPr>
    </w:p>
    <w:p w:rsidR="00BC3FDB" w:rsidRPr="00BC3FDB" w:rsidRDefault="00BC3FDB" w:rsidP="00BC3FDB">
      <w:pPr>
        <w:pStyle w:val="Corps"/>
        <w:rPr>
          <w:rFonts w:asciiTheme="minorHAnsi" w:hAnsiTheme="minorHAnsi" w:cstheme="minorHAnsi"/>
          <w:color w:val="auto"/>
          <w:lang w:val="en-US"/>
        </w:rPr>
      </w:pPr>
      <w:proofErr w:type="spellStart"/>
      <w:r w:rsidRPr="00BC3FDB">
        <w:rPr>
          <w:rFonts w:asciiTheme="minorHAnsi" w:hAnsiTheme="minorHAnsi" w:cstheme="minorHAnsi"/>
          <w:lang w:val="en-US"/>
        </w:rPr>
        <w:t>Continous</w:t>
      </w:r>
      <w:proofErr w:type="spellEnd"/>
      <w:r w:rsidRPr="00BC3FDB">
        <w:rPr>
          <w:rFonts w:asciiTheme="minorHAnsi" w:hAnsiTheme="minorHAnsi" w:cstheme="minorHAnsi"/>
          <w:lang w:val="en-US"/>
        </w:rPr>
        <w:t xml:space="preserve"> light, referred to a light intensity measurement, has been used to investigate the human tissue in a non </w:t>
      </w:r>
      <w:proofErr w:type="spellStart"/>
      <w:r w:rsidRPr="00BC3FDB">
        <w:rPr>
          <w:rFonts w:asciiTheme="minorHAnsi" w:hAnsiTheme="minorHAnsi" w:cstheme="minorHAnsi"/>
          <w:lang w:val="en-US"/>
        </w:rPr>
        <w:t>invasiveve</w:t>
      </w:r>
      <w:proofErr w:type="spellEnd"/>
      <w:r w:rsidRPr="00BC3FDB">
        <w:rPr>
          <w:rFonts w:asciiTheme="minorHAnsi" w:hAnsiTheme="minorHAnsi" w:cstheme="minorHAnsi"/>
          <w:lang w:val="en-US"/>
        </w:rPr>
        <w:t xml:space="preserve"> way, since 19th century (</w:t>
      </w:r>
      <w:r w:rsidRPr="00BC3FDB">
        <w:rPr>
          <w:rFonts w:asciiTheme="minorHAnsi" w:hAnsiTheme="minorHAnsi" w:cstheme="minorHAnsi"/>
          <w:color w:val="auto"/>
          <w:lang w:val="en-US"/>
        </w:rPr>
        <w:t xml:space="preserve">Bright, 1831; Curling, 1856; Cutler, 1929). In 1862 </w:t>
      </w:r>
      <w:proofErr w:type="spellStart"/>
      <w:r w:rsidRPr="00BC3FDB">
        <w:rPr>
          <w:rFonts w:asciiTheme="minorHAnsi" w:hAnsiTheme="minorHAnsi" w:cstheme="minorHAnsi"/>
          <w:color w:val="auto"/>
          <w:lang w:val="en-US"/>
        </w:rPr>
        <w:t>german</w:t>
      </w:r>
      <w:proofErr w:type="spellEnd"/>
      <w:r w:rsidRPr="00BC3FDB">
        <w:rPr>
          <w:rFonts w:asciiTheme="minorHAnsi" w:hAnsiTheme="minorHAnsi" w:cstheme="minorHAnsi"/>
          <w:color w:val="auto"/>
          <w:lang w:val="en-US"/>
        </w:rPr>
        <w:t xml:space="preserve"> scientist Hoppe-</w:t>
      </w:r>
      <w:proofErr w:type="spellStart"/>
      <w:r w:rsidRPr="00BC3FDB">
        <w:rPr>
          <w:rFonts w:asciiTheme="minorHAnsi" w:hAnsiTheme="minorHAnsi" w:cstheme="minorHAnsi"/>
          <w:color w:val="auto"/>
          <w:lang w:val="en-US"/>
        </w:rPr>
        <w:t>Seyler</w:t>
      </w:r>
      <w:proofErr w:type="spellEnd"/>
      <w:r w:rsidRPr="00BC3FDB">
        <w:rPr>
          <w:rFonts w:asciiTheme="minorHAnsi" w:hAnsiTheme="minorHAnsi" w:cstheme="minorHAnsi"/>
          <w:color w:val="auto"/>
          <w:lang w:val="en-US"/>
        </w:rPr>
        <w:t>, described the spectrum of oxyhemoglobin (O</w:t>
      </w:r>
      <w:r w:rsidRPr="00BC3FDB">
        <w:rPr>
          <w:rFonts w:asciiTheme="minorHAnsi" w:hAnsiTheme="minorHAnsi" w:cstheme="minorHAnsi"/>
          <w:color w:val="auto"/>
          <w:position w:val="-3"/>
          <w:sz w:val="16"/>
          <w:szCs w:val="16"/>
          <w:lang w:val="en-US"/>
        </w:rPr>
        <w:t>2</w:t>
      </w:r>
      <w:proofErr w:type="spellStart"/>
      <w:r w:rsidRPr="00BC3FDB">
        <w:rPr>
          <w:rFonts w:asciiTheme="minorHAnsi" w:hAnsiTheme="minorHAnsi" w:cstheme="minorHAnsi"/>
          <w:color w:val="auto"/>
          <w:lang w:val="en-US"/>
        </w:rPr>
        <w:t>Hb</w:t>
      </w:r>
      <w:proofErr w:type="spellEnd"/>
      <w:r w:rsidRPr="00BC3FDB">
        <w:rPr>
          <w:rFonts w:asciiTheme="minorHAnsi" w:hAnsiTheme="minorHAnsi" w:cstheme="minorHAnsi"/>
          <w:color w:val="auto"/>
          <w:lang w:val="en-US"/>
        </w:rPr>
        <w:t>) (</w:t>
      </w:r>
      <w:r w:rsidRPr="00BC3FDB">
        <w:rPr>
          <w:rFonts w:asciiTheme="minorHAnsi" w:hAnsiTheme="minorHAnsi" w:cstheme="minorHAnsi"/>
          <w:color w:val="auto"/>
          <w:lang w:val="de-DE"/>
        </w:rPr>
        <w:t>Perutz, 1995</w:t>
      </w:r>
      <w:r w:rsidRPr="00BC3FDB">
        <w:rPr>
          <w:rFonts w:asciiTheme="minorHAnsi" w:hAnsiTheme="minorHAnsi" w:cstheme="minorHAnsi"/>
          <w:color w:val="auto"/>
          <w:lang w:val="en-US"/>
        </w:rPr>
        <w:t xml:space="preserve">) and in 1864 Stokes from United Kingdom contributed by observing </w:t>
      </w:r>
      <w:proofErr w:type="spellStart"/>
      <w:r w:rsidRPr="00BC3FDB">
        <w:rPr>
          <w:rFonts w:asciiTheme="minorHAnsi" w:hAnsiTheme="minorHAnsi" w:cstheme="minorHAnsi"/>
          <w:color w:val="auto"/>
          <w:lang w:val="en-US"/>
        </w:rPr>
        <w:t>deoxyhemoglobin</w:t>
      </w:r>
      <w:proofErr w:type="spellEnd"/>
      <w:r w:rsidRPr="00BC3FDB">
        <w:rPr>
          <w:rFonts w:asciiTheme="minorHAnsi" w:hAnsiTheme="minorHAnsi" w:cstheme="minorHAnsi"/>
          <w:color w:val="auto"/>
          <w:lang w:val="en-US"/>
        </w:rPr>
        <w:t>(</w:t>
      </w:r>
      <w:proofErr w:type="spellStart"/>
      <w:r w:rsidRPr="00BC3FDB">
        <w:rPr>
          <w:rFonts w:asciiTheme="minorHAnsi" w:hAnsiTheme="minorHAnsi" w:cstheme="minorHAnsi"/>
          <w:color w:val="auto"/>
          <w:lang w:val="en-US"/>
        </w:rPr>
        <w:t>HHb</w:t>
      </w:r>
      <w:proofErr w:type="spellEnd"/>
      <w:r w:rsidRPr="00BC3FDB">
        <w:rPr>
          <w:rFonts w:asciiTheme="minorHAnsi" w:hAnsiTheme="minorHAnsi" w:cstheme="minorHAnsi"/>
          <w:color w:val="auto"/>
          <w:lang w:val="en-US"/>
        </w:rPr>
        <w:t xml:space="preserve">), eventually, the importance of </w:t>
      </w:r>
      <w:proofErr w:type="spellStart"/>
      <w:r w:rsidRPr="00BC3FDB">
        <w:rPr>
          <w:rFonts w:asciiTheme="minorHAnsi" w:hAnsiTheme="minorHAnsi" w:cstheme="minorHAnsi"/>
          <w:color w:val="auto"/>
          <w:lang w:val="en-US"/>
        </w:rPr>
        <w:t>haemoglobin</w:t>
      </w:r>
      <w:proofErr w:type="spellEnd"/>
      <w:r w:rsidRPr="00BC3FDB">
        <w:rPr>
          <w:rFonts w:asciiTheme="minorHAnsi" w:hAnsiTheme="minorHAnsi" w:cstheme="minorHAnsi"/>
          <w:color w:val="auto"/>
          <w:lang w:val="en-US"/>
        </w:rPr>
        <w:t xml:space="preserve"> for the oxygen transport is discovered (</w:t>
      </w:r>
      <w:r w:rsidRPr="00BC3FDB">
        <w:rPr>
          <w:rFonts w:asciiTheme="minorHAnsi" w:hAnsiTheme="minorHAnsi" w:cstheme="minorHAnsi"/>
          <w:color w:val="auto"/>
          <w:lang w:val="de-DE"/>
        </w:rPr>
        <w:t>Perutz, 1995</w:t>
      </w:r>
      <w:r w:rsidRPr="00BC3FDB">
        <w:rPr>
          <w:rFonts w:asciiTheme="minorHAnsi" w:hAnsiTheme="minorHAnsi" w:cstheme="minorHAnsi"/>
          <w:color w:val="auto"/>
          <w:lang w:val="en-US"/>
        </w:rPr>
        <w:t xml:space="preserve">). In 1876 von </w:t>
      </w:r>
      <w:proofErr w:type="spellStart"/>
      <w:r w:rsidRPr="00BC3FDB">
        <w:rPr>
          <w:rFonts w:asciiTheme="minorHAnsi" w:hAnsiTheme="minorHAnsi" w:cstheme="minorHAnsi"/>
          <w:color w:val="auto"/>
          <w:lang w:val="en-US"/>
        </w:rPr>
        <w:t>Vierordt</w:t>
      </w:r>
      <w:proofErr w:type="spellEnd"/>
      <w:r w:rsidRPr="00BC3FDB">
        <w:rPr>
          <w:rFonts w:asciiTheme="minorHAnsi" w:hAnsiTheme="minorHAnsi" w:cstheme="minorHAnsi"/>
          <w:color w:val="auto"/>
          <w:lang w:val="en-US"/>
        </w:rPr>
        <w:t xml:space="preserve"> who is also from Germany, measured the spectral changes of light by penetrating the tissue while the blood circulation was occluded (</w:t>
      </w:r>
      <w:proofErr w:type="spellStart"/>
      <w:r w:rsidRPr="00BC3FDB">
        <w:rPr>
          <w:rFonts w:asciiTheme="minorHAnsi" w:hAnsiTheme="minorHAnsi" w:cstheme="minorHAnsi"/>
          <w:color w:val="auto"/>
          <w:lang w:val="de-DE"/>
        </w:rPr>
        <w:t>Severinghaus</w:t>
      </w:r>
      <w:proofErr w:type="spellEnd"/>
      <w:r w:rsidRPr="00BC3FDB">
        <w:rPr>
          <w:rFonts w:asciiTheme="minorHAnsi" w:hAnsiTheme="minorHAnsi" w:cstheme="minorHAnsi"/>
          <w:color w:val="auto"/>
          <w:lang w:val="de-DE"/>
        </w:rPr>
        <w:t xml:space="preserve">, 2007; von </w:t>
      </w:r>
      <w:proofErr w:type="spellStart"/>
      <w:r w:rsidRPr="00BC3FDB">
        <w:rPr>
          <w:rFonts w:asciiTheme="minorHAnsi" w:hAnsiTheme="minorHAnsi" w:cstheme="minorHAnsi"/>
          <w:color w:val="auto"/>
          <w:lang w:val="de-DE"/>
        </w:rPr>
        <w:t>Vierordt</w:t>
      </w:r>
      <w:proofErr w:type="spellEnd"/>
      <w:r w:rsidRPr="00BC3FDB">
        <w:rPr>
          <w:rFonts w:asciiTheme="minorHAnsi" w:hAnsiTheme="minorHAnsi" w:cstheme="minorHAnsi"/>
          <w:color w:val="auto"/>
          <w:lang w:val="de-DE"/>
        </w:rPr>
        <w:t>, 1876</w:t>
      </w:r>
      <w:r w:rsidRPr="00BC3FDB">
        <w:rPr>
          <w:rFonts w:asciiTheme="minorHAnsi" w:hAnsiTheme="minorHAnsi" w:cstheme="minorHAnsi"/>
          <w:color w:val="auto"/>
          <w:lang w:val="en-US"/>
        </w:rPr>
        <w:t xml:space="preserve">) and </w:t>
      </w:r>
      <w:proofErr w:type="spellStart"/>
      <w:r w:rsidRPr="00BC3FDB">
        <w:rPr>
          <w:rFonts w:asciiTheme="minorHAnsi" w:hAnsiTheme="minorHAnsi" w:cstheme="minorHAnsi"/>
          <w:color w:val="auto"/>
          <w:lang w:val="en-US"/>
        </w:rPr>
        <w:t>Hüfner</w:t>
      </w:r>
      <w:proofErr w:type="spellEnd"/>
      <w:r w:rsidRPr="00BC3FDB">
        <w:rPr>
          <w:rFonts w:asciiTheme="minorHAnsi" w:hAnsiTheme="minorHAnsi" w:cstheme="minorHAnsi"/>
          <w:color w:val="auto"/>
          <w:lang w:val="en-US"/>
        </w:rPr>
        <w:t xml:space="preserve"> observed absolute and relative amounts of O</w:t>
      </w:r>
      <w:r w:rsidRPr="00BC3FDB">
        <w:rPr>
          <w:rFonts w:asciiTheme="minorHAnsi" w:hAnsiTheme="minorHAnsi" w:cstheme="minorHAnsi"/>
          <w:color w:val="auto"/>
          <w:position w:val="-3"/>
          <w:sz w:val="16"/>
          <w:szCs w:val="16"/>
          <w:lang w:val="en-US"/>
        </w:rPr>
        <w:t>2</w:t>
      </w:r>
      <w:proofErr w:type="spellStart"/>
      <w:r w:rsidRPr="00BC3FDB">
        <w:rPr>
          <w:rFonts w:asciiTheme="minorHAnsi" w:hAnsiTheme="minorHAnsi" w:cstheme="minorHAnsi"/>
          <w:color w:val="auto"/>
          <w:lang w:val="en-US"/>
        </w:rPr>
        <w:t>Hb</w:t>
      </w:r>
      <w:proofErr w:type="spellEnd"/>
      <w:r w:rsidRPr="00BC3FDB">
        <w:rPr>
          <w:rFonts w:asciiTheme="minorHAnsi" w:hAnsiTheme="minorHAnsi" w:cstheme="minorHAnsi"/>
          <w:color w:val="auto"/>
          <w:lang w:val="en-US"/>
        </w:rPr>
        <w:t xml:space="preserve"> and </w:t>
      </w:r>
      <w:proofErr w:type="spellStart"/>
      <w:r w:rsidRPr="00BC3FDB">
        <w:rPr>
          <w:rFonts w:asciiTheme="minorHAnsi" w:hAnsiTheme="minorHAnsi" w:cstheme="minorHAnsi"/>
          <w:color w:val="auto"/>
          <w:lang w:val="en-US"/>
        </w:rPr>
        <w:t>HHb</w:t>
      </w:r>
      <w:proofErr w:type="spellEnd"/>
      <w:r w:rsidRPr="00BC3FDB">
        <w:rPr>
          <w:rFonts w:asciiTheme="minorHAnsi" w:hAnsiTheme="minorHAnsi" w:cstheme="minorHAnsi"/>
          <w:color w:val="auto"/>
          <w:lang w:val="en-US"/>
        </w:rPr>
        <w:t xml:space="preserve"> in vitro (</w:t>
      </w:r>
      <w:proofErr w:type="spellStart"/>
      <w:r w:rsidRPr="00BC3FDB">
        <w:rPr>
          <w:rFonts w:asciiTheme="minorHAnsi" w:hAnsiTheme="minorHAnsi" w:cstheme="minorHAnsi"/>
          <w:color w:val="auto"/>
          <w:lang w:val="en-US"/>
        </w:rPr>
        <w:t>Hü</w:t>
      </w:r>
      <w:r w:rsidRPr="00BC3FDB">
        <w:rPr>
          <w:rFonts w:asciiTheme="minorHAnsi" w:hAnsiTheme="minorHAnsi" w:cstheme="minorHAnsi"/>
          <w:color w:val="auto"/>
          <w:lang w:val="de-DE"/>
        </w:rPr>
        <w:t>fner</w:t>
      </w:r>
      <w:proofErr w:type="spellEnd"/>
      <w:r w:rsidRPr="00BC3FDB">
        <w:rPr>
          <w:rFonts w:asciiTheme="minorHAnsi" w:hAnsiTheme="minorHAnsi" w:cstheme="minorHAnsi"/>
          <w:color w:val="auto"/>
          <w:lang w:val="de-DE"/>
        </w:rPr>
        <w:t>, 1894</w:t>
      </w:r>
      <w:r w:rsidRPr="00BC3FDB">
        <w:rPr>
          <w:rFonts w:asciiTheme="minorHAnsi" w:hAnsiTheme="minorHAnsi" w:cstheme="minorHAnsi"/>
          <w:color w:val="auto"/>
          <w:lang w:val="en-US"/>
        </w:rPr>
        <w:t xml:space="preserve">). </w:t>
      </w:r>
    </w:p>
    <w:p w:rsidR="00BC3FDB" w:rsidRPr="00BC3FDB" w:rsidRDefault="00BC3FDB" w:rsidP="00BC3FDB">
      <w:pPr>
        <w:pStyle w:val="Corps"/>
        <w:rPr>
          <w:rFonts w:asciiTheme="minorHAnsi" w:hAnsiTheme="minorHAnsi" w:cstheme="minorHAnsi"/>
          <w:color w:val="auto"/>
          <w:lang w:val="en-US"/>
        </w:rPr>
      </w:pPr>
    </w:p>
    <w:p w:rsidR="00BC3FDB" w:rsidRPr="00BC3FDB" w:rsidRDefault="00BC3FDB" w:rsidP="00BC3FDB">
      <w:pPr>
        <w:pStyle w:val="Corps"/>
        <w:rPr>
          <w:rFonts w:asciiTheme="minorHAnsi" w:hAnsiTheme="minorHAnsi" w:cstheme="minorHAnsi"/>
          <w:color w:val="auto"/>
          <w:lang w:val="en-US"/>
        </w:rPr>
      </w:pPr>
      <w:r w:rsidRPr="00BC3FDB">
        <w:rPr>
          <w:rFonts w:asciiTheme="minorHAnsi" w:hAnsiTheme="minorHAnsi" w:cstheme="minorHAnsi"/>
          <w:color w:val="auto"/>
          <w:lang w:val="en-US"/>
        </w:rPr>
        <w:t>After decades of no relevant research in spectroscopic observation of</w:t>
      </w:r>
      <w:r>
        <w:rPr>
          <w:rFonts w:asciiTheme="minorHAnsi" w:hAnsiTheme="minorHAnsi" w:cstheme="minorHAnsi"/>
          <w:color w:val="auto"/>
          <w:lang w:val="en-US"/>
        </w:rPr>
        <w:t xml:space="preserve"> tissue, in 1930s the </w:t>
      </w:r>
      <w:proofErr w:type="spellStart"/>
      <w:r>
        <w:rPr>
          <w:rFonts w:asciiTheme="minorHAnsi" w:hAnsiTheme="minorHAnsi" w:cstheme="minorHAnsi"/>
          <w:color w:val="auto"/>
          <w:lang w:val="en-US"/>
        </w:rPr>
        <w:t>research</w:t>
      </w:r>
      <w:r w:rsidRPr="00BC3FDB">
        <w:rPr>
          <w:rFonts w:asciiTheme="minorHAnsi" w:hAnsiTheme="minorHAnsi" w:cstheme="minorHAnsi"/>
          <w:color w:val="auto"/>
          <w:lang w:val="en-US"/>
        </w:rPr>
        <w:t>s</w:t>
      </w:r>
      <w:proofErr w:type="spellEnd"/>
      <w:r w:rsidRPr="00BC3FDB">
        <w:rPr>
          <w:rFonts w:asciiTheme="minorHAnsi" w:hAnsiTheme="minorHAnsi" w:cstheme="minorHAnsi"/>
          <w:color w:val="auto"/>
          <w:lang w:val="en-US"/>
        </w:rPr>
        <w:t xml:space="preserve"> were retaken in this field. Matthew and Gross demonstrated the spectroscopic determination of O</w:t>
      </w:r>
      <w:r w:rsidRPr="00BC3FDB">
        <w:rPr>
          <w:rFonts w:asciiTheme="minorHAnsi" w:hAnsiTheme="minorHAnsi" w:cstheme="minorHAnsi"/>
          <w:color w:val="auto"/>
          <w:position w:val="-3"/>
          <w:sz w:val="16"/>
          <w:szCs w:val="16"/>
          <w:lang w:val="en-US"/>
        </w:rPr>
        <w:t>2</w:t>
      </w:r>
      <w:proofErr w:type="spellStart"/>
      <w:r w:rsidRPr="00BC3FDB">
        <w:rPr>
          <w:rFonts w:asciiTheme="minorHAnsi" w:hAnsiTheme="minorHAnsi" w:cstheme="minorHAnsi"/>
          <w:color w:val="auto"/>
          <w:lang w:val="en-US"/>
        </w:rPr>
        <w:t>Hb</w:t>
      </w:r>
      <w:proofErr w:type="spellEnd"/>
      <w:r w:rsidRPr="00BC3FDB">
        <w:rPr>
          <w:rFonts w:asciiTheme="minorHAnsi" w:hAnsiTheme="minorHAnsi" w:cstheme="minorHAnsi"/>
          <w:color w:val="auto"/>
          <w:lang w:val="en-US"/>
        </w:rPr>
        <w:t xml:space="preserve"> and </w:t>
      </w:r>
      <w:proofErr w:type="spellStart"/>
      <w:r w:rsidRPr="00BC3FDB">
        <w:rPr>
          <w:rFonts w:asciiTheme="minorHAnsi" w:hAnsiTheme="minorHAnsi" w:cstheme="minorHAnsi"/>
          <w:color w:val="auto"/>
          <w:lang w:val="en-US"/>
        </w:rPr>
        <w:t>HHb</w:t>
      </w:r>
      <w:proofErr w:type="spellEnd"/>
      <w:r w:rsidRPr="00BC3FDB">
        <w:rPr>
          <w:rFonts w:asciiTheme="minorHAnsi" w:hAnsiTheme="minorHAnsi" w:cstheme="minorHAnsi"/>
          <w:color w:val="auto"/>
          <w:lang w:val="en-US"/>
        </w:rPr>
        <w:t xml:space="preserve"> in human tissue by using two wavelengths such as; red and near infra-red.</w:t>
      </w:r>
    </w:p>
    <w:p w:rsidR="00BC3FDB" w:rsidRPr="00BC3FDB" w:rsidRDefault="00BC3FDB" w:rsidP="00BC3FDB">
      <w:pPr>
        <w:pStyle w:val="Corps"/>
        <w:rPr>
          <w:rFonts w:asciiTheme="minorHAnsi" w:hAnsiTheme="minorHAnsi" w:cstheme="minorHAnsi"/>
          <w:color w:val="auto"/>
          <w:lang w:val="en-US"/>
        </w:rPr>
      </w:pPr>
    </w:p>
    <w:p w:rsidR="00BC3FDB" w:rsidRPr="00BC3FDB" w:rsidRDefault="00BC3FDB" w:rsidP="00BC3FDB">
      <w:pPr>
        <w:pStyle w:val="Corps"/>
        <w:rPr>
          <w:rFonts w:asciiTheme="minorHAnsi" w:hAnsiTheme="minorHAnsi" w:cstheme="minorHAnsi"/>
          <w:color w:val="auto"/>
          <w:lang w:val="en-US"/>
        </w:rPr>
      </w:pPr>
      <w:r w:rsidRPr="00BC3FDB">
        <w:rPr>
          <w:rFonts w:asciiTheme="minorHAnsi" w:hAnsiTheme="minorHAnsi" w:cstheme="minorHAnsi"/>
          <w:color w:val="auto"/>
          <w:lang w:val="en-US"/>
        </w:rPr>
        <w:t xml:space="preserve">The most important step was the discovery of the Beer-Lambert law, related to the attenuation of the light to the properties of the material through which the light is traveling, with the contribution of French mathematician </w:t>
      </w:r>
      <w:proofErr w:type="spellStart"/>
      <w:r w:rsidRPr="00BC3FDB">
        <w:rPr>
          <w:rFonts w:asciiTheme="minorHAnsi" w:hAnsiTheme="minorHAnsi" w:cstheme="minorHAnsi"/>
          <w:color w:val="auto"/>
          <w:lang w:val="en-US"/>
        </w:rPr>
        <w:t>Bourguer</w:t>
      </w:r>
      <w:proofErr w:type="spellEnd"/>
      <w:r w:rsidRPr="00BC3FDB">
        <w:rPr>
          <w:rFonts w:asciiTheme="minorHAnsi" w:hAnsiTheme="minorHAnsi" w:cstheme="minorHAnsi"/>
          <w:color w:val="auto"/>
          <w:lang w:val="en-US"/>
        </w:rPr>
        <w:t xml:space="preserve"> in 1729. However, although the Beer-Lambert law work only in non-scattering media condition, it could not be applied to biological tissue. Therefore, modified Beer-Lambert law (MBLL) was proposed by </w:t>
      </w:r>
      <w:proofErr w:type="spellStart"/>
      <w:r w:rsidRPr="00BC3FDB">
        <w:rPr>
          <w:rFonts w:asciiTheme="minorHAnsi" w:hAnsiTheme="minorHAnsi" w:cstheme="minorHAnsi"/>
          <w:color w:val="auto"/>
          <w:lang w:val="en-US"/>
        </w:rPr>
        <w:t>Delpy</w:t>
      </w:r>
      <w:proofErr w:type="spellEnd"/>
      <w:r w:rsidRPr="00BC3FDB">
        <w:rPr>
          <w:rFonts w:asciiTheme="minorHAnsi" w:hAnsiTheme="minorHAnsi" w:cstheme="minorHAnsi"/>
          <w:color w:val="auto"/>
          <w:lang w:val="en-US"/>
        </w:rPr>
        <w:t xml:space="preserve"> (</w:t>
      </w:r>
      <w:proofErr w:type="spellStart"/>
      <w:r w:rsidRPr="00BC3FDB">
        <w:rPr>
          <w:rFonts w:asciiTheme="minorHAnsi" w:hAnsiTheme="minorHAnsi" w:cstheme="minorHAnsi"/>
          <w:color w:val="auto"/>
          <w:lang w:val="en-US"/>
        </w:rPr>
        <w:t>Delpy</w:t>
      </w:r>
      <w:proofErr w:type="spellEnd"/>
      <w:r w:rsidRPr="00BC3FDB">
        <w:rPr>
          <w:rFonts w:asciiTheme="minorHAnsi" w:hAnsiTheme="minorHAnsi" w:cstheme="minorHAnsi"/>
          <w:color w:val="auto"/>
          <w:lang w:val="en-US"/>
        </w:rPr>
        <w:t xml:space="preserve"> et al., 1988), in order to take into </w:t>
      </w:r>
      <w:proofErr w:type="gramStart"/>
      <w:r w:rsidRPr="00BC3FDB">
        <w:rPr>
          <w:rFonts w:asciiTheme="minorHAnsi" w:hAnsiTheme="minorHAnsi" w:cstheme="minorHAnsi"/>
          <w:color w:val="auto"/>
          <w:lang w:val="en-US"/>
        </w:rPr>
        <w:t>account</w:t>
      </w:r>
      <w:proofErr w:type="gramEnd"/>
      <w:r w:rsidRPr="00BC3FDB">
        <w:rPr>
          <w:rFonts w:asciiTheme="minorHAnsi" w:hAnsiTheme="minorHAnsi" w:cstheme="minorHAnsi"/>
          <w:color w:val="auto"/>
          <w:lang w:val="en-US"/>
        </w:rPr>
        <w:t xml:space="preserve"> the light scattering. Most of the important steps are also the analytical solutions of the diffusion equation to describe the light transport through the tissue in a quantitative way </w:t>
      </w:r>
      <w:proofErr w:type="gramStart"/>
      <w:r w:rsidRPr="00BC3FDB">
        <w:rPr>
          <w:rFonts w:asciiTheme="minorHAnsi" w:hAnsiTheme="minorHAnsi" w:cstheme="minorHAnsi"/>
          <w:color w:val="auto"/>
          <w:lang w:val="en-US"/>
        </w:rPr>
        <w:t xml:space="preserve">( </w:t>
      </w:r>
      <w:proofErr w:type="spellStart"/>
      <w:r w:rsidRPr="00BC3FDB">
        <w:rPr>
          <w:rFonts w:asciiTheme="minorHAnsi" w:hAnsiTheme="minorHAnsi" w:cstheme="minorHAnsi"/>
          <w:color w:val="auto"/>
          <w:lang w:val="en-US"/>
        </w:rPr>
        <w:t>Arridge</w:t>
      </w:r>
      <w:proofErr w:type="spellEnd"/>
      <w:proofErr w:type="gramEnd"/>
      <w:r w:rsidRPr="00BC3FDB">
        <w:rPr>
          <w:rFonts w:asciiTheme="minorHAnsi" w:hAnsiTheme="minorHAnsi" w:cstheme="minorHAnsi"/>
          <w:color w:val="auto"/>
          <w:lang w:val="en-US"/>
        </w:rPr>
        <w:t xml:space="preserve"> et al., 1992; Patterson et al., 1989).</w:t>
      </w:r>
    </w:p>
    <w:p w:rsidR="00AC0D66" w:rsidRPr="00BC3FDB" w:rsidRDefault="00AC0D66">
      <w:pPr>
        <w:rPr>
          <w:rFonts w:cstheme="minorHAnsi"/>
          <w:lang w:val="en-US"/>
        </w:rPr>
      </w:pPr>
    </w:p>
    <w:p w:rsidR="00AC0D66" w:rsidRPr="00BC3FDB" w:rsidRDefault="00AC0D66">
      <w:pPr>
        <w:rPr>
          <w:rFonts w:cstheme="minorHAnsi"/>
          <w:lang w:val="en-US"/>
        </w:rPr>
      </w:pPr>
    </w:p>
    <w:p w:rsidR="00AC0D66" w:rsidRPr="00BC3FDB" w:rsidRDefault="00AC0D66">
      <w:pPr>
        <w:rPr>
          <w:rFonts w:cstheme="minorHAnsi"/>
          <w:lang w:val="en-US"/>
        </w:rPr>
      </w:pPr>
    </w:p>
    <w:p w:rsidR="005767D3" w:rsidRPr="005767D3" w:rsidRDefault="005767D3">
      <w:pPr>
        <w:rPr>
          <w:lang w:val="en-US"/>
        </w:rPr>
      </w:pPr>
    </w:p>
    <w:p w:rsidR="005767D3" w:rsidRPr="005767D3" w:rsidRDefault="005767D3">
      <w:pPr>
        <w:rPr>
          <w:lang w:val="en-US"/>
        </w:rPr>
      </w:pPr>
    </w:p>
    <w:p w:rsidR="005767D3" w:rsidRPr="005767D3" w:rsidRDefault="005767D3">
      <w:pPr>
        <w:rPr>
          <w:lang w:val="en-US"/>
        </w:rPr>
      </w:pPr>
    </w:p>
    <w:p w:rsidR="00FA6636" w:rsidRDefault="00B649B1" w:rsidP="0012291A">
      <w:pPr>
        <w:pStyle w:val="Paragraphedeliste"/>
        <w:numPr>
          <w:ilvl w:val="0"/>
          <w:numId w:val="1"/>
        </w:numPr>
      </w:pPr>
      <w:r>
        <w:t>Motivation : Pourvoir détecter des zones fortement vascularisés, cancer dans les tissus épithéliaux</w:t>
      </w:r>
      <w:r w:rsidR="00B92576">
        <w:t> ; Pouvoir identifier des personnes via la présentation de leur peau</w:t>
      </w:r>
    </w:p>
    <w:p w:rsidR="00B212EF" w:rsidRDefault="00B212EF" w:rsidP="00B212EF">
      <w:pPr>
        <w:pStyle w:val="Paragraphedeliste"/>
      </w:pPr>
    </w:p>
    <w:p w:rsidR="00B212EF" w:rsidRDefault="00B212EF" w:rsidP="00B212EF">
      <w:pPr>
        <w:pStyle w:val="Paragraphedeliste"/>
      </w:pPr>
    </w:p>
    <w:p w:rsidR="00B212EF" w:rsidRDefault="00B212EF" w:rsidP="00B212EF">
      <w:pPr>
        <w:pStyle w:val="Paragraphedeliste"/>
      </w:pPr>
    </w:p>
    <w:p w:rsidR="0012291A" w:rsidRDefault="0012291A" w:rsidP="0012291A">
      <w:pPr>
        <w:pStyle w:val="Paragraphedeliste"/>
        <w:numPr>
          <w:ilvl w:val="0"/>
          <w:numId w:val="1"/>
        </w:numPr>
      </w:pPr>
      <w:r>
        <w:t>La peau diffuse d’une certaine manière</w:t>
      </w:r>
    </w:p>
    <w:p w:rsidR="00B212EF" w:rsidRDefault="00B212EF" w:rsidP="00B212EF">
      <w:pPr>
        <w:pStyle w:val="Paragraphedeliste"/>
      </w:pPr>
    </w:p>
    <w:p w:rsidR="00B212EF" w:rsidRDefault="00B212EF" w:rsidP="00B212EF">
      <w:pPr>
        <w:pStyle w:val="Paragraphedeliste"/>
      </w:pPr>
    </w:p>
    <w:p w:rsidR="00B212EF" w:rsidRDefault="00B212EF" w:rsidP="00B212EF">
      <w:pPr>
        <w:pStyle w:val="Paragraphedeliste"/>
      </w:pPr>
    </w:p>
    <w:p w:rsidR="0012291A" w:rsidRDefault="0012291A" w:rsidP="0012291A">
      <w:pPr>
        <w:pStyle w:val="Paragraphedeliste"/>
        <w:numPr>
          <w:ilvl w:val="0"/>
          <w:numId w:val="1"/>
        </w:numPr>
      </w:pPr>
      <w:r>
        <w:t xml:space="preserve">Photodiode -&gt; Intégration sur le spectre total </w:t>
      </w:r>
      <w:r w:rsidR="002F7B09">
        <w:t>(émission*diffusion*</w:t>
      </w:r>
      <w:proofErr w:type="spellStart"/>
      <w:r w:rsidR="002F7B09">
        <w:t>reception</w:t>
      </w:r>
      <w:proofErr w:type="spellEnd"/>
      <w:r w:rsidR="002F7B09">
        <w:t>)</w:t>
      </w:r>
    </w:p>
    <w:p w:rsidR="00B212EF" w:rsidRDefault="00B212EF" w:rsidP="00B212EF">
      <w:pPr>
        <w:pStyle w:val="Paragraphedeliste"/>
      </w:pPr>
    </w:p>
    <w:p w:rsidR="00B212EF" w:rsidRDefault="00B212EF" w:rsidP="00B212EF">
      <w:pPr>
        <w:pStyle w:val="Paragraphedeliste"/>
      </w:pPr>
    </w:p>
    <w:p w:rsidR="00B212EF" w:rsidRDefault="00B212EF" w:rsidP="00B212EF">
      <w:pPr>
        <w:pStyle w:val="Paragraphedeliste"/>
      </w:pPr>
    </w:p>
    <w:p w:rsidR="0012291A" w:rsidRDefault="0012291A" w:rsidP="0012291A">
      <w:pPr>
        <w:pStyle w:val="Paragraphedeliste"/>
        <w:numPr>
          <w:ilvl w:val="0"/>
          <w:numId w:val="1"/>
        </w:numPr>
      </w:pPr>
      <w:r>
        <w:t>Diagramme angulaire de diffusions -&gt; information sur l’hydratation de la peau par système optique</w:t>
      </w:r>
    </w:p>
    <w:p w:rsidR="00B212EF" w:rsidRDefault="00B212EF" w:rsidP="00B212EF">
      <w:pPr>
        <w:pStyle w:val="Paragraphedeliste"/>
      </w:pPr>
    </w:p>
    <w:p w:rsidR="00B212EF" w:rsidRDefault="00B212EF" w:rsidP="00B212EF">
      <w:pPr>
        <w:pStyle w:val="Paragraphedeliste"/>
      </w:pPr>
    </w:p>
    <w:p w:rsidR="00B212EF" w:rsidRDefault="00B212EF" w:rsidP="00B212EF">
      <w:pPr>
        <w:pStyle w:val="Paragraphedeliste"/>
      </w:pPr>
    </w:p>
    <w:p w:rsidR="0012291A" w:rsidRDefault="0012291A" w:rsidP="0012291A">
      <w:pPr>
        <w:pStyle w:val="Paragraphedeliste"/>
        <w:numPr>
          <w:ilvl w:val="0"/>
          <w:numId w:val="1"/>
        </w:numPr>
      </w:pPr>
      <w:r>
        <w:t xml:space="preserve">Spectrophotométrie -&gt; </w:t>
      </w:r>
      <w:r w:rsidR="00906713">
        <w:t xml:space="preserve">Spectre dans le </w:t>
      </w:r>
      <w:r w:rsidR="00B212EF">
        <w:t xml:space="preserve">visible, de </w:t>
      </w:r>
      <w:proofErr w:type="spellStart"/>
      <w:r w:rsidR="00B212EF">
        <w:t>réfléxion</w:t>
      </w:r>
      <w:proofErr w:type="spellEnd"/>
      <w:r w:rsidR="00B212EF">
        <w:t xml:space="preserve"> de la peau</w:t>
      </w:r>
    </w:p>
    <w:p w:rsidR="00B212EF" w:rsidRDefault="00B212EF" w:rsidP="00B212EF"/>
    <w:p w:rsidR="00B212EF" w:rsidRDefault="00B212EF" w:rsidP="00B212EF"/>
    <w:p w:rsidR="0012291A" w:rsidRDefault="0012291A" w:rsidP="0012291A">
      <w:pPr>
        <w:pStyle w:val="Paragraphedeliste"/>
        <w:numPr>
          <w:ilvl w:val="0"/>
          <w:numId w:val="1"/>
        </w:numPr>
      </w:pPr>
      <w:r>
        <w:t>Capte</w:t>
      </w:r>
      <w:r w:rsidR="00E237FD">
        <w:t xml:space="preserve">ur CCD -&gt; Agencement spatial </w:t>
      </w:r>
      <w:r>
        <w:t>de la peau -&gt; Veines, biométrie</w:t>
      </w:r>
      <w:r w:rsidR="00E237FD">
        <w:t>, données de forte caractéristique</w:t>
      </w:r>
    </w:p>
    <w:p w:rsidR="00FA6636" w:rsidRDefault="00FA6636"/>
    <w:p w:rsidR="00C9483F" w:rsidRDefault="002F7B09">
      <w:r>
        <w:t>Evaluation de la diffusion de la peau</w:t>
      </w:r>
    </w:p>
    <w:p w:rsidR="00B212EF" w:rsidRDefault="002F7B09" w:rsidP="00B212EF">
      <w:pPr>
        <w:pStyle w:val="Paragraphedeliste"/>
        <w:numPr>
          <w:ilvl w:val="0"/>
          <w:numId w:val="1"/>
        </w:numPr>
      </w:pPr>
      <w:r>
        <w:t>Photodiode, équation mathématique, corrélation des taux de mélanine, oxyhémoglobine, eau</w:t>
      </w:r>
    </w:p>
    <w:p w:rsidR="00B212EF" w:rsidRDefault="00B212EF" w:rsidP="00B212EF"/>
    <w:p w:rsidR="001C1E02" w:rsidRDefault="001C1E02" w:rsidP="00B212EF"/>
    <w:p w:rsidR="00B212EF" w:rsidRDefault="00B212EF" w:rsidP="00B212EF"/>
    <w:p w:rsidR="00892188" w:rsidRDefault="00892188" w:rsidP="00892188">
      <w:pPr>
        <w:pStyle w:val="Paragraphedeliste"/>
        <w:numPr>
          <w:ilvl w:val="0"/>
          <w:numId w:val="1"/>
        </w:numPr>
      </w:pPr>
      <w:r>
        <w:t xml:space="preserve">Système optique, </w:t>
      </w:r>
      <w:proofErr w:type="spellStart"/>
      <w:r>
        <w:t>etc</w:t>
      </w:r>
      <w:proofErr w:type="spellEnd"/>
    </w:p>
    <w:p w:rsidR="00B212EF" w:rsidRDefault="00B212EF" w:rsidP="00B212EF">
      <w:pPr>
        <w:pStyle w:val="Paragraphedeliste"/>
      </w:pPr>
    </w:p>
    <w:p w:rsidR="00B212EF" w:rsidRDefault="00B212EF" w:rsidP="00B212EF"/>
    <w:p w:rsidR="00B212EF" w:rsidRDefault="00B212EF" w:rsidP="00B212EF"/>
    <w:p w:rsidR="006160C6" w:rsidRDefault="006160C6" w:rsidP="00892188">
      <w:pPr>
        <w:pStyle w:val="Paragraphedeliste"/>
        <w:numPr>
          <w:ilvl w:val="0"/>
          <w:numId w:val="1"/>
        </w:numPr>
      </w:pPr>
      <w:r>
        <w:t>Quelle bonne longueur d’onde d’émission/absorption à regarder</w:t>
      </w:r>
    </w:p>
    <w:p w:rsidR="00892188" w:rsidRDefault="00892188" w:rsidP="00892188"/>
    <w:p w:rsidR="001C1E02" w:rsidRDefault="001C1E02" w:rsidP="00892188"/>
    <w:p w:rsidR="00892188" w:rsidRDefault="00892188" w:rsidP="00892188">
      <w:r>
        <w:t>Description du modèle</w:t>
      </w:r>
    </w:p>
    <w:p w:rsidR="00892188" w:rsidRDefault="00AE5856" w:rsidP="00892188">
      <w:pPr>
        <w:pStyle w:val="Paragraphedeliste"/>
        <w:numPr>
          <w:ilvl w:val="0"/>
          <w:numId w:val="1"/>
        </w:numPr>
      </w:pPr>
      <w:r>
        <w:t xml:space="preserve">Montage, </w:t>
      </w:r>
      <w:proofErr w:type="spellStart"/>
      <w:r>
        <w:t>etc</w:t>
      </w:r>
      <w:proofErr w:type="spellEnd"/>
    </w:p>
    <w:p w:rsidR="00B212EF" w:rsidRDefault="00B212EF" w:rsidP="00B212EF"/>
    <w:p w:rsidR="00B212EF" w:rsidRDefault="00B212EF" w:rsidP="00B212EF"/>
    <w:p w:rsidR="00793863" w:rsidRDefault="00B212EF" w:rsidP="00892188">
      <w:pPr>
        <w:pStyle w:val="Paragraphedeliste"/>
        <w:numPr>
          <w:ilvl w:val="0"/>
          <w:numId w:val="1"/>
        </w:numPr>
      </w:pPr>
      <w:r>
        <w:t>CAN 16 bits pour la précision</w:t>
      </w:r>
    </w:p>
    <w:p w:rsidR="00B212EF" w:rsidRDefault="00B212EF" w:rsidP="00B212EF">
      <w:pPr>
        <w:ind w:left="360"/>
      </w:pPr>
    </w:p>
    <w:p w:rsidR="00B212EF" w:rsidRDefault="00B212EF" w:rsidP="00B212EF">
      <w:pPr>
        <w:ind w:left="360"/>
      </w:pPr>
    </w:p>
    <w:p w:rsidR="00793863" w:rsidRDefault="00793863" w:rsidP="00892188">
      <w:pPr>
        <w:pStyle w:val="Paragraphedeliste"/>
        <w:numPr>
          <w:ilvl w:val="0"/>
          <w:numId w:val="1"/>
        </w:numPr>
      </w:pPr>
      <w:r>
        <w:t>Caméra afin de faire du « </w:t>
      </w:r>
      <w:proofErr w:type="spellStart"/>
      <w:r>
        <w:t>binning</w:t>
      </w:r>
      <w:proofErr w:type="spellEnd"/>
      <w:r>
        <w:t> » sur les valeurs de la photodiode ?</w:t>
      </w:r>
    </w:p>
    <w:p w:rsidR="00AE5856" w:rsidRDefault="00AE5856" w:rsidP="00AE5856">
      <w:r>
        <w:br/>
        <w:t>Protocole d’expérimentation, Analyse et tests</w:t>
      </w:r>
    </w:p>
    <w:p w:rsidR="00793863" w:rsidRDefault="00793863" w:rsidP="00C72883">
      <w:pPr>
        <w:pStyle w:val="Paragraphedeliste"/>
        <w:numPr>
          <w:ilvl w:val="0"/>
          <w:numId w:val="1"/>
        </w:numPr>
      </w:pPr>
      <w:r>
        <w:t>On a présenté, pour chaque sujet, une portion de peau au système correspondant au revers de la main. Nous avons effectué les mesures en faisant un balayage de la photodiode sous différents angles. Nous avons varié légèrement la portion de peau.</w:t>
      </w:r>
      <w:r w:rsidR="00C72883">
        <w:t xml:space="preserve"> E</w:t>
      </w:r>
      <w:r>
        <w:t>nsuite on a présente cette même porti</w:t>
      </w:r>
      <w:r w:rsidR="00C72883">
        <w:t>on de peau au spectrophotomètre</w:t>
      </w:r>
    </w:p>
    <w:p w:rsidR="00B212EF" w:rsidRDefault="00B212EF" w:rsidP="00B212EF">
      <w:pPr>
        <w:ind w:left="360"/>
      </w:pPr>
    </w:p>
    <w:p w:rsidR="00B212EF" w:rsidRDefault="00B212EF" w:rsidP="00B212EF">
      <w:pPr>
        <w:ind w:left="360"/>
      </w:pPr>
    </w:p>
    <w:p w:rsidR="00C72883" w:rsidRDefault="00C72883" w:rsidP="00C72883">
      <w:pPr>
        <w:pStyle w:val="Paragraphedeliste"/>
        <w:numPr>
          <w:ilvl w:val="0"/>
          <w:numId w:val="1"/>
        </w:numPr>
      </w:pPr>
      <w:r>
        <w:t xml:space="preserve">On a </w:t>
      </w:r>
      <w:r w:rsidR="006160C6">
        <w:t>obtenu</w:t>
      </w:r>
      <w:r>
        <w:t xml:space="preserve"> des mesures de tension de la photodiode sur un certain intervalle de temps avec le </w:t>
      </w:r>
      <w:r w:rsidR="006160C6">
        <w:t>faisceau</w:t>
      </w:r>
      <w:r>
        <w:t xml:space="preserve"> éteint puis allumé, et également des spectres d’absorption</w:t>
      </w:r>
    </w:p>
    <w:p w:rsidR="00B212EF" w:rsidRDefault="00B212EF" w:rsidP="00B212EF">
      <w:pPr>
        <w:ind w:left="360"/>
      </w:pPr>
    </w:p>
    <w:p w:rsidR="00B212EF" w:rsidRDefault="00B212EF" w:rsidP="00B212EF">
      <w:pPr>
        <w:ind w:left="360"/>
      </w:pPr>
    </w:p>
    <w:p w:rsidR="00C72883" w:rsidRDefault="00C72883" w:rsidP="00C72883">
      <w:pPr>
        <w:pStyle w:val="Paragraphedeliste"/>
        <w:numPr>
          <w:ilvl w:val="0"/>
          <w:numId w:val="1"/>
        </w:numPr>
      </w:pPr>
      <w:r>
        <w:t>On fait les mesures de bruit, variance, et on transfo</w:t>
      </w:r>
      <w:r w:rsidR="00B212EF">
        <w:t>rme en vecteurs caractéristiques</w:t>
      </w:r>
    </w:p>
    <w:p w:rsidR="00B212EF" w:rsidRDefault="00B212EF" w:rsidP="00B212EF"/>
    <w:p w:rsidR="00C72883" w:rsidRDefault="00C72883" w:rsidP="00C72883">
      <w:pPr>
        <w:pStyle w:val="Paragraphedeliste"/>
        <w:numPr>
          <w:ilvl w:val="0"/>
          <w:numId w:val="1"/>
        </w:numPr>
      </w:pPr>
      <w:r>
        <w:t>On implémente un k-</w:t>
      </w:r>
      <w:proofErr w:type="spellStart"/>
      <w:r>
        <w:t>ppv</w:t>
      </w:r>
      <w:proofErr w:type="spellEnd"/>
      <w:r>
        <w:t xml:space="preserve"> à 1 et on </w:t>
      </w:r>
      <w:r w:rsidR="006160C6">
        <w:t>obtient</w:t>
      </w:r>
      <w:r>
        <w:t xml:space="preserve"> un taux de reconnaissance en cross-validation</w:t>
      </w:r>
    </w:p>
    <w:p w:rsidR="00B212EF" w:rsidRDefault="00B212EF" w:rsidP="00B212EF">
      <w:pPr>
        <w:pStyle w:val="Paragraphedeliste"/>
      </w:pPr>
    </w:p>
    <w:p w:rsidR="00B212EF" w:rsidRDefault="00B212EF" w:rsidP="00B212EF">
      <w:pPr>
        <w:pStyle w:val="Paragraphedeliste"/>
      </w:pPr>
    </w:p>
    <w:p w:rsidR="00B212EF" w:rsidRDefault="00B212EF" w:rsidP="00B212EF">
      <w:pPr>
        <w:pStyle w:val="Paragraphedeliste"/>
      </w:pPr>
    </w:p>
    <w:p w:rsidR="001C1E02" w:rsidRDefault="001C1E02" w:rsidP="00B212EF">
      <w:pPr>
        <w:pStyle w:val="Paragraphedeliste"/>
      </w:pPr>
    </w:p>
    <w:p w:rsidR="001C1E02" w:rsidRDefault="001C1E02" w:rsidP="00B212EF">
      <w:pPr>
        <w:pStyle w:val="Paragraphedeliste"/>
      </w:pPr>
    </w:p>
    <w:p w:rsidR="001C1E02" w:rsidRDefault="001C1E02" w:rsidP="00B212EF">
      <w:pPr>
        <w:pStyle w:val="Paragraphedeliste"/>
      </w:pPr>
    </w:p>
    <w:p w:rsidR="001C1E02" w:rsidRDefault="001C1E02" w:rsidP="00B212EF">
      <w:pPr>
        <w:pStyle w:val="Paragraphedeliste"/>
      </w:pPr>
    </w:p>
    <w:p w:rsidR="001C1E02" w:rsidRDefault="001C1E02" w:rsidP="00B212EF">
      <w:pPr>
        <w:pStyle w:val="Paragraphedeliste"/>
      </w:pPr>
    </w:p>
    <w:p w:rsidR="001C1E02" w:rsidRDefault="001C1E02" w:rsidP="00B212EF">
      <w:pPr>
        <w:pStyle w:val="Paragraphedeliste"/>
      </w:pPr>
    </w:p>
    <w:p w:rsidR="00AE5856" w:rsidRDefault="00AE5856" w:rsidP="00AE5856">
      <w:r>
        <w:t>Discussion</w:t>
      </w:r>
    </w:p>
    <w:p w:rsidR="006160C6" w:rsidRDefault="006160C6" w:rsidP="006160C6">
      <w:pPr>
        <w:pStyle w:val="Paragraphedeliste"/>
        <w:numPr>
          <w:ilvl w:val="0"/>
          <w:numId w:val="1"/>
        </w:numPr>
      </w:pPr>
      <w:r>
        <w:lastRenderedPageBreak/>
        <w:t>On aurait pu utiliser le monochromateur, étant donné que nous avons eu une démarche expérimentale pour trouver une bonne valeur de longueur d’onde pour l’absorption, et un bon angle de diffusion, le système aurait utilisé ces deux informations.</w:t>
      </w:r>
    </w:p>
    <w:p w:rsidR="00B212EF" w:rsidRDefault="00B212EF" w:rsidP="00B212EF">
      <w:pPr>
        <w:ind w:left="360"/>
      </w:pPr>
    </w:p>
    <w:p w:rsidR="00B212EF" w:rsidRDefault="00B212EF" w:rsidP="00B212EF">
      <w:pPr>
        <w:ind w:left="360"/>
      </w:pPr>
    </w:p>
    <w:p w:rsidR="006160C6" w:rsidRDefault="006160C6" w:rsidP="006160C6">
      <w:pPr>
        <w:pStyle w:val="Paragraphedeliste"/>
        <w:numPr>
          <w:ilvl w:val="0"/>
          <w:numId w:val="1"/>
        </w:numPr>
      </w:pPr>
      <w:r>
        <w:t>On a expérimenté sur d’autres photodiode</w:t>
      </w:r>
      <w:r w:rsidR="000B04B1">
        <w:t>s</w:t>
      </w:r>
      <w:r>
        <w:t xml:space="preserve"> </w:t>
      </w:r>
      <w:r w:rsidR="000B04B1">
        <w:t>mais</w:t>
      </w:r>
      <w:r>
        <w:t xml:space="preserve"> on aurait pu expérimenter sur des photodiodes avec de meilleurs caractéristiques, faire des amplifica</w:t>
      </w:r>
      <w:r w:rsidR="00BF78F5">
        <w:t>tions/filtrages spécifiques…</w:t>
      </w:r>
    </w:p>
    <w:p w:rsidR="00B212EF" w:rsidRDefault="00B212EF" w:rsidP="00B212EF">
      <w:pPr>
        <w:ind w:left="360"/>
      </w:pPr>
    </w:p>
    <w:p w:rsidR="00B212EF" w:rsidRDefault="00B212EF" w:rsidP="00B212EF">
      <w:pPr>
        <w:ind w:left="360"/>
      </w:pPr>
    </w:p>
    <w:p w:rsidR="00B212EF" w:rsidRDefault="00B212EF" w:rsidP="00B212EF">
      <w:pPr>
        <w:ind w:left="360"/>
      </w:pPr>
    </w:p>
    <w:p w:rsidR="006160C6" w:rsidRDefault="006160C6" w:rsidP="006160C6">
      <w:pPr>
        <w:pStyle w:val="Paragraphedeliste"/>
        <w:numPr>
          <w:ilvl w:val="0"/>
          <w:numId w:val="1"/>
        </w:numPr>
      </w:pPr>
      <w:r>
        <w:t xml:space="preserve">Améliorer le code, on aurait pu aussi faire du </w:t>
      </w:r>
      <w:r w:rsidR="000B04B1">
        <w:t>multimodal</w:t>
      </w:r>
      <w:r>
        <w:t xml:space="preserve"> avec des images, pour avoir un agencement spatial, faire de la biométrie : images de la segmentation de veines</w:t>
      </w:r>
    </w:p>
    <w:p w:rsidR="00B212EF" w:rsidRDefault="00B212EF" w:rsidP="00B212EF">
      <w:pPr>
        <w:ind w:left="360"/>
      </w:pPr>
    </w:p>
    <w:p w:rsidR="00B212EF" w:rsidRDefault="00B212EF" w:rsidP="00B212EF">
      <w:pPr>
        <w:ind w:left="360"/>
      </w:pPr>
    </w:p>
    <w:p w:rsidR="00B212EF" w:rsidRDefault="00B212EF" w:rsidP="00B212EF">
      <w:pPr>
        <w:ind w:left="360"/>
      </w:pPr>
    </w:p>
    <w:p w:rsidR="00AE5856" w:rsidRDefault="00AE5856" w:rsidP="00AE5856">
      <w:r>
        <w:t>Conclusion</w:t>
      </w:r>
    </w:p>
    <w:p w:rsidR="00A57DAC" w:rsidRDefault="00A57DAC" w:rsidP="00AE5856">
      <w:r>
        <w:tab/>
        <w:t xml:space="preserve">Nous avons présenté un système, les entreprises font de la recherche/développement sur ce domaine comme le </w:t>
      </w:r>
      <w:proofErr w:type="spellStart"/>
      <w:r>
        <w:t>VeinViewer</w:t>
      </w:r>
      <w:proofErr w:type="spellEnd"/>
      <w:r>
        <w:t xml:space="preserve"> </w:t>
      </w:r>
      <w:r w:rsidR="00E209B5">
        <w:t xml:space="preserve">(amélioration de la vision des veines sur la surface de la peau) </w:t>
      </w:r>
      <w:r>
        <w:t xml:space="preserve">ou </w:t>
      </w:r>
      <w:r w:rsidR="00E209B5">
        <w:t>le Sony Beauty Explorer (LED dans le visible et le NIR, puis CMOS) pour voir la couleur, pigmentation, humidité, condition des pores…</w:t>
      </w:r>
    </w:p>
    <w:p w:rsidR="00B212EF" w:rsidRDefault="00B212EF" w:rsidP="00AE5856"/>
    <w:p w:rsidR="00B212EF" w:rsidRDefault="00B212EF" w:rsidP="00AE5856"/>
    <w:p w:rsidR="00B212EF" w:rsidRDefault="00B212EF" w:rsidP="00AE5856"/>
    <w:p w:rsidR="00AE5856" w:rsidRDefault="00AE5856" w:rsidP="00AE5856">
      <w:r>
        <w:t>Remerciements</w:t>
      </w:r>
    </w:p>
    <w:p w:rsidR="007A2DAB" w:rsidRDefault="007A2DAB" w:rsidP="00AE5856">
      <w:r>
        <w:tab/>
        <w:t xml:space="preserve">M. </w:t>
      </w:r>
      <w:proofErr w:type="spellStart"/>
      <w:r>
        <w:t>Holé</w:t>
      </w:r>
      <w:proofErr w:type="spellEnd"/>
      <w:r>
        <w:t xml:space="preserve">, Ben </w:t>
      </w:r>
      <w:proofErr w:type="spellStart"/>
      <w:r>
        <w:t>Chouika</w:t>
      </w:r>
      <w:proofErr w:type="spellEnd"/>
      <w:r>
        <w:t>, Tessier, JC Merton</w:t>
      </w:r>
      <w:r w:rsidR="00512EAF">
        <w:t xml:space="preserve"> et les autres appariteurs</w:t>
      </w:r>
      <w:r>
        <w:t xml:space="preserve">, </w:t>
      </w:r>
      <w:proofErr w:type="spellStart"/>
      <w:r>
        <w:t>Argentieri</w:t>
      </w:r>
      <w:proofErr w:type="spellEnd"/>
      <w:r>
        <w:t>, Achard</w:t>
      </w:r>
      <w:r w:rsidR="00B212EF">
        <w:t xml:space="preserve">, </w:t>
      </w:r>
      <w:r>
        <w:t>Rémi, Hassan, Gizem</w:t>
      </w:r>
    </w:p>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B212EF" w:rsidRDefault="00B212EF" w:rsidP="00AE5856"/>
    <w:p w:rsidR="00AE5856" w:rsidRPr="001B4E36" w:rsidRDefault="00AE5856" w:rsidP="00AE5856">
      <w:pPr>
        <w:rPr>
          <w:lang w:val="en-US"/>
        </w:rPr>
      </w:pPr>
      <w:r>
        <w:t>Références</w:t>
      </w:r>
      <w:r w:rsidR="00B212EF">
        <w:t xml:space="preserve"> </w:t>
      </w:r>
      <w:r w:rsidR="00B212EF">
        <w:fldChar w:fldCharType="begin"/>
      </w:r>
      <w:r w:rsidR="00D359B2">
        <w:instrText xml:space="preserve"> ADDIN ZOTERO_ITEM CSL_CITATION {"citationID":"1is6ab3e7u","properties":{"formattedCitation":"{\\rtf [15]\\uc0\\u8211{}[39]}","plainCitation":"[15]–[39]"},"citationItems":[{"id":66,"uris":["http://zotero.org/users/local/2YEW6u1u/items/Z6XZB4W2"],"uri":["http://zotero.org/users/local/2YEW6u1u/items/Z6XZB4W2"],"itemData":{"id":66,"type":"article-journal","title":"A review on continuous wave functional near-infrared spectroscopy and imaging instrumentation and methodology","container-title":"NeuroImage","page":"6-27","volume":"85","source":"CrossRef","DOI":"10.1016/j.neuroimage.2013.05.004","ISSN":"10538119","language":"en","author":[{"family":"Scholkmann","given":"Felix"},{"family":"Kleiser","given":"Stefan"},{"family":"Metz","given":"Andreas Jaakko"},{"family":"Zimmermann","given":"Raphael"},{"family":"Mata Pavia","given":"Juan"},{"family":"Wolf","given":"Ursula"},{"family":"Wolf","given":"Martin"}],"issued":{"date-parts":[["2014",1]]}},"label":"page"},{"id":83,"uris":["http://zotero.org/users/local/2YEW6u1u/items/9FA8AGHR"],"uri":["http://zotero.org/users/local/2YEW6u1u/items/9FA8AGHR"],"itemData":{"id":83,"type":"article-journal","title":"Biometric authentication using fast correlation of near infrared hand vein patterns","container-title":"International journal of Biomedical sciences","page":"141–148","volume":"2","issue":"3","source":"Google Scholar","author":[{"family":"Shahin","given":"Mohamed"},{"family":"Badawi","given":"Ahmed"},{"family":"Kamel","given":"Mohamed"}],"issued":{"date-parts":[["2007"]]}},"label":"page"},{"id":43,"uris":["http://zotero.org/users/local/2YEW6u1u/items/MQ2PEMZP"],"uri":["http://zotero.org/users/local/2YEW6u1u/items/MQ2PEMZP"],"itemData":{"id":43,"type":"speech","title":"Cours de Capteurs d'images CCD et CMOS, UE de formation des images","publisher-place":"Université Pierre et Marie Curie","event-place":"Université Pierre et Marie Curie","author":[{"family":"Sou","given":"Gérard"}],"issued":{"date-parts":[["2016"]]}},"label":"page"},{"id":89,"uris":["http://zotero.org/users/local/2YEW6u1u/items/SUGZIUK5"],"uri":["http://zotero.org/users/local/2YEW6u1u/items/SUGZIUK5"],"itemData":{"id":89,"type":"speech","title":"Cours de Capteurs, formation Ingénierie, Robotique, et Systèmes Intelligents","publisher-place":"2015","event-place":"2015","author":[{"family":"Billot","given":"Laurent"}],"issued":{"date-parts":[["2015"]]}},"label":"page"},{"id":53,"uris":["http://zotero.org/users/local/2YEW6u1u/items/T8AZIETK"],"uri":["http://zotero.org/users/local/2YEW6u1u/items/T8AZIETK"],"itemData":{"id":53,"type":"speech","title":"Cours de Capteurs Optiques Intégrés","publisher-place":"Université Pierre et Marie Curie","event-place":"Université Pierre et Marie Curie","author":[{"family":"Ben Chouika","given":"Mohamed"}],"issued":{"date-parts":[["2016"]]}},"label":"page"},{"id":51,"uris":["http://zotero.org/users/local/2YEW6u1u/items/KMSKXA6P"],"uri":["http://zotero.org/users/local/2YEW6u1u/items/KMSKXA6P"],"itemData":{"id":51,"type":"speech","title":"Cours de colorimétrie, UE de Capteurs optiques intégrés","publisher-place":"Université Pierre et Marie Curie","event-place":"Université Pierre et Marie Curie","author":[{"family":"Ben Chouika","given":"Mohamed"}],"issued":{"date-parts":[["2016"]]}},"label":"page"},{"id":85,"uris":["http://zotero.org/users/local/2YEW6u1u/items/DDZ5F8EN"],"uri":["http://zotero.org/users/local/2YEW6u1u/items/DDZ5F8EN"],"itemData":{"id":85,"type":"speech","title":"Cours de Modélisation des Capteurs","publisher-place":"Université Pierre et Marie Curie","event-place":"Université Pierre et Marie Curie","author":[{"family":"Holé","given":"Stéphane"}],"issued":{"date-parts":[["2016"]]}},"label":"page"},{"id":48,"uris":["http://zotero.org/users/local/2YEW6u1u/items/KDDJJ6C7"],"uri":["http://zotero.org/users/local/2YEW6u1u/items/KDDJJ6C7"],"itemData":{"id":48,"type":"speech","title":"Cours de photométrie, UE de formation des images","publisher-place":"Université Pierre et Marie Curie","event-place":"Université Pierre et Marie Curie","author":[{"family":"Delage","given":"Olivier"}],"issued":{"date-parts":[["2016"]]}},"label":"page"},{"id":87,"uris":["http://zotero.org/users/local/2YEW6u1u/items/IB6TVBXF"],"uri":["http://zotero.org/users/local/2YEW6u1u/items/IB6TVBXF"],"itemData":{"id":87,"type":"speech","title":"Cours de Traitement du Signal","publisher-place":"Laboratoire d’Acoustique, Conservatoire National des Arts et Métiers","event-place":"Laboratoire d’Acoustique, Conservatoire National des Arts et Métiers","author":[{"family":"Tahon","given":"Marie"}],"issued":{"date-parts":[["2015"]]}},"label":"page"},{"id":42,"uris":["http://zotero.org/users/local/2YEW6u1u/items/2P86Q22U"],"uri":["http://zotero.org/users/local/2YEW6u1u/items/2P86Q22U"],"itemData":{"id":42,"type":"speech","title":"Cours d'optique géométrique, UE de Formation des images","publisher-place":"Université Pierre et Marie Curie","event-place":"Université Pierre et Marie Curie","author":[{"family":"Delage","given":"Olivier"}],"issued":{"date-parts":[["2016"]]}},"label":"page"},{"id":44,"uris":["http://zotero.org/users/local/2YEW6u1u/items/9Z6GMMIS"],"uri":["http://zotero.org/users/local/2YEW6u1u/items/9Z6GMMIS"],"itemData":{"id":44,"type":"speech","title":"Cours d'optique géométrique et quantique, UE de Formation des images","publisher-place":"Université Pierre et Marie Curie","event-place":"Université Pierre et Marie Curie","author":[{"family":"Delage","given":"Olivier"}],"issued":{"date-parts":[["2016"]]}},"label":"page"},{"id":46,"uris":["http://zotero.org/users/local/2YEW6u1u/items/293AWZDZ"],"uri":["http://zotero.org/users/local/2YEW6u1u/items/293AWZDZ"],"itemData":{"id":46,"type":"speech","title":"Cours d'optique quantique, UE de Formation des images","publisher-place":"Université Pierre et Marie Curie","event-place":"Université Pierre et Marie Curie","author":[{"family":"Delage","given":"Olivier"}],"issued":{"date-parts":[["2016"]]}},"label":"page"},{"id":102,"uris":["http://zotero.org/users/local/2YEW6u1u/items/7G7676IU"],"uri":["http://zotero.org/users/local/2YEW6u1u/items/7G7676IU"],"itemData":{"id":102,"type":"thesis","title":"Diffusion de la lumière par des tissus biologiques: Etude expérimentale et modélisation par l’équation de transfert radiatif vectorielle.","publisher":"Université Paris 6","source":"Google Scholar","URL":"https://www.researchgate.net/profile/Clemence_Bordier/publication/38958729_Diffusion_de_la_lumire_par_des_tissus_biologiques__Etude_exprimentale_et_modlisation_par_l'quation_de_transfert_radiatif_vectorielle/links/550af3410cf265693ceef53f.pdf","shortTitle":"Diffusion de la lumière par des tissus biologiques","author":[{"family":"Bordier","given":"Clémence"}],"issued":{"date-parts":[["2009"]]},"accessed":{"date-parts":[["2017",1,16]]}},"label":"page"},{"id":91,"uris":["http://zotero.org/users/local/2YEW6u1u/items/NMN99TSX"],"uri":["http://zotero.org/users/local/2YEW6u1u/items/NMN99TSX"],"itemData":{"id":91,"type":"article-journal","title":"High-contrast subcutaneous vein detection and localization using multispectral imaging","container-title":"Journal of biomedical optics","page":"050504–050504","volume":"18","issue":"5","source":"Google Scholar","author":[{"family":"Wang","given":"Fengtao"},{"family":"Behrooz","given":"Ali"},{"family":"Morris","given":"Michael"},{"family":"Adibi","given":"Ali"}],"issued":{"date-parts":[["2013"]]}},"label":"page"},{"id":81,"uris":["http://zotero.org/users/local/2YEW6u1u/items/GIBSWSQV"],"uri":["http://zotero.org/users/local/2YEW6u1u/items/GIBSWSQV"],"itemData":{"id":81,"type":"article-journal","title":"Human skin detection in the visible and near infrared","container-title":"Applied Optics","page":"10559","volume":"54","issue":"35","source":"CrossRef","DOI":"10.1364/AO.54.010559","ISSN":"0003-6935, 1539-4522","language":"en","author":[{"family":"Mendenhall","given":"Michael J."},{"family":"Nunez","given":"Abel S."},{"family":"Martin","given":"Richard K."}],"issued":{"date-parts":[["2015",12,10]]}},"label":"page"},{"id":98,"uris":["http://zotero.org/users/local/2YEW6u1u/items/Z9RKT9PB"],"uri":["http://zotero.org/users/local/2YEW6u1u/items/Z9RKT9PB"],"itemData":{"id":98,"type":"article-journal","title":"Infrared imaging system for analysis of blood vessel structure","container-title":"Elektronika ir Elektrotechnika","page":"45–48","volume":"97","issue":"1","source":"Google Scholar","author":[{"family":"Fuksis","given":"Rihards"},{"family":"Greitans","given":"Modris"},{"family":"Nikisins","given":"O."},{"family":"Pudzs","given":"Mihails"}],"issued":{"date-parts":[["2015"]]}},"label":"page"},{"id":60,"uris":["http://zotero.org/users/local/2YEW6u1u/items/N6WVCGN2"],"uri":["http://zotero.org/users/local/2YEW6u1u/items/N6WVCGN2"],"itemData":{"id":60,"type":"article-journal","title":"Infrared thermography protocol for simple measurements of thermal diffusivity and conductivity","container-title":"Infrared Physics &amp; Technology","page":"376-379","volume":"55","issue":"4","source":"CrossRef","DOI":"10.1016/j.infrared.2012.02.002","ISSN":"13504495","language":"en","author":[{"family":"Boué","given":"Christine"},{"family":"Holé","given":"Stéphane"}],"issued":{"date-parts":[["2012",7]]}},"label":"page"},{"id":68,"uris":["http://zotero.org/users/local/2YEW6u1u/items/48HIFMRE"],"uri":["http://zotero.org/users/local/2YEW6u1u/items/48HIFMRE"],"itemData":{"id":68,"type":"paper-conference","title":"Near- and Far- Infrared Imaging for Vein Pattern Biometrics","publisher":"IEEE","page":"52-52","source":"CrossRef","URL":"http://ieeexplore.ieee.org/document/4020711/","DOI":"10.1109/AVSS.2006.80","ISBN":"978-0-7695-2688-1","author":[{"family":"Wang","given":"Lingyu"},{"family":"Leedham","given":"Graham"}],"issued":{"date-parts":[["2006",11]]},"accessed":{"date-parts":[["2017",1,16]]}},"label":"page"},{"id":94,"uris":["http://zotero.org/users/local/2YEW6u1u/items/6JE2UBXS"],"uri":["http://zotero.org/users/local/2YEW6u1u/items/6JE2UBXS"],"itemData":{"id":94,"type":"article-journal","title":"Near-infrared finger vein patterns for personal identification","container-title":"Applied Optics","page":"7429–7436","volume":"41","issue":"35","source":"Google Scholar","author":[{"family":"Kono","given":"Miyuki"},{"family":"Ueki","given":"Hironori"},{"family":"Umemura","given":"Shin-ichiro"}],"issued":{"date-parts":[["2002"]]}},"label":"page"},{"id":62,"uris":["http://zotero.org/users/local/2YEW6u1u/items/3TAP82AT"],"uri":["http://zotero.org/users/local/2YEW6u1u/items/3TAP82AT"],"itemData":{"id":62,"type":"article-journal","title":"Open cracks depth sizing by multi-frequency laser stimulated lock-in thermography combined with image processing","container-title":"Sensors and Actuators A: Physical","page":"494-503","volume":"247","source":"CrossRef","DOI":"10.1016/j.sna.2016.06.028","ISSN":"09244247","language":"en","author":[{"family":"Beuve","given":"Steve"},{"family":"Qin","given":"Zihi"},{"family":"Roger","given":"Jean-Paul"},{"family":"Holé","given":"Stéphane"},{"family":"Boué","given":"Christine"}],"issued":{"date-parts":[["2016",8]]}},"label":"page"},{"id":96,"uris":["http://zotero.org/users/local/2YEW6u1u/items/W5FGCNXP"],"uri":["http://zotero.org/users/local/2YEW6u1u/items/W5FGCNXP"],"itemData":{"id":96,"type":"book","title":"Penetration of light into living tissue","source":"Google Scholar","URL":"http://laserworld.org/lllt/pdf/Penetration.pdf","author":[{"family":"Hode","given":"Lars"}],"issued":{"date-parts":[["2012"]]},"accessed":{"date-parts":[["2017",1,16]]}},"label":"page"},{"id":73,"uris":["http://zotero.org/users/local/2YEW6u1u/items/NIHCM3JW"],"uri":["http://zotero.org/users/local/2YEW6u1u/items/NIHCM3JW"],"itemData":{"id":73,"type":"article-journal","title":"Quantitative assessment of skin layers absorption and skin reflectance spectra simulation","container-title":"ResearchGate","page":"741-53","volume":"23","issue":"4","source":"www.researchgate.net","abstract":"Official Full-Text Publication: Quantitative assessment of skin layers absorption and skin reflectance spectra simulation on ResearchGate, the professional network for scientists.","DOI":"10.1088/0967-3334/23/4/312","ISSN":"0967-3334","note":"PMID: 12450273","author":[{"family":"Meglinski","given":"Igor V."},{"family":"Matcher","given":"Stephen J."}],"issued":{"date-parts":[["2002",12,1]]},"PMID":"12450273"},"label":"page"},{"id":109,"uris":["http://zotero.org/users/local/2YEW6u1u/items/PC7K2W33"],"uri":["http://zotero.org/users/local/2YEW6u1u/items/PC7K2W33"],"itemData":{"id":109,"type":"paper-conference","title":"Seeing people in the dark: face recognition in infrared images","container-title":"International Workshop on Biologically Motivated Computer Vision","publisher":"Springer","page":"348–359","source":"Google Scholar","URL":"http://link.springer.com/chapter/10.1007/3-540-36181-2_35","shortTitle":"Seeing people in the dark","author":[{"family":"Friedrich","given":"Gil"},{"family":"Yeshurun","given":"Yehezkel"}],"issued":{"date-parts":[["2002"]]},"accessed":{"date-parts":[["2017",1,17]]}},"label":"page"},{"id":105,"uris":["http://zotero.org/users/local/2YEW6u1u/items/CN87RPF9"],"uri":["http://zotero.org/users/local/2YEW6u1u/items/CN87RPF9"],"itemData":{"id":105,"type":"article-journal","title":"Vein Imaging: A New Method of Near Infrared Imaging, Where a Processed Image Is Projected onto th</w:instrText>
      </w:r>
      <w:r w:rsidR="00D359B2" w:rsidRPr="00D359B2">
        <w:rPr>
          <w:lang w:val="en-US"/>
        </w:rPr>
        <w:instrText xml:space="preserve">e Skin for the Enhancement of Vein Treatment","container-title":"Dermatologic Surgery","page":"1031-1038","volume":"32","issue":"8","source":"CrossRef","DOI":"10.1111/j.1524-4725.2006.32226.x","ISSN":"1076-0512, 1524-4725","shortTitle":"Vein Imaging","language":"en","author":[{"family":"Miyake","given":"Roberto Kasuo"},{"family":"Zeman","given":"Herbert David"},{"family":"Duarte","given":"Flavio Henrique"},{"family":"Kikuchi","given":"Rodrigo"},{"family":"Ramacciotti","given":"Eduardo"},{"family":"Lovhoiden","given":"Gunnar"},{"family":"Vrancken","given":"Carlos"}],"issued":{"date-parts":[["2006",8]]}},"label":"page"},{"id":64,"uris":["http://zotero.org/users/local/2YEW6u1u/items/XSQ2XVP3"],"uri":["http://zotero.org/users/local/2YEW6u1u/items/XSQ2XVP3"],"itemData":{"id":64,"type":"article-journal","title":"Wireless near-infrared spectroscopy system for determining brain hemoglobin levels in laboratory animals","container-title":"Journal of Neuroscience Methods","page":"204-209","volume":"214","issue":"2","source":"CrossRef","DOI":"10.1016/j.jneumeth.2013.01.025","ISSN":"01650270","language":"en","author":[{"family":"Kuo","given":"Jinn-Rung"},{"family":"Chang","given":"Ming-Hsien"},{"family":"Wang","given":"Che-Chuan"},{"family":"Chio","given":"Chung-Ching"},{"family":"Wang","given":"Jhi-Joung"},{"family":"Lin","given":"Bor-Shyh"}],"issued":{"date-parts":[["2013",4]]}},"label":"page"}],"schema":"https://github.com/citation-style-language/schema/raw/master/csl-citation.json"} </w:instrText>
      </w:r>
      <w:r w:rsidR="00B212EF">
        <w:fldChar w:fldCharType="separate"/>
      </w:r>
      <w:r w:rsidR="00D359B2" w:rsidRPr="00D359B2">
        <w:rPr>
          <w:rFonts w:ascii="Calibri" w:hAnsi="Calibri" w:cs="Calibri"/>
          <w:szCs w:val="24"/>
          <w:lang w:val="en-US"/>
        </w:rPr>
        <w:t>[15]–[39]</w:t>
      </w:r>
      <w:r w:rsidR="00B212EF">
        <w:fldChar w:fldCharType="end"/>
      </w:r>
    </w:p>
    <w:p w:rsidR="00D359B2" w:rsidRPr="00D359B2" w:rsidRDefault="00B212EF" w:rsidP="00D359B2">
      <w:pPr>
        <w:pStyle w:val="Bibliographie"/>
        <w:rPr>
          <w:rFonts w:ascii="Calibri" w:hAnsi="Calibri" w:cs="Calibri"/>
          <w:lang w:val="en-US"/>
        </w:rPr>
      </w:pPr>
      <w:r>
        <w:lastRenderedPageBreak/>
        <w:fldChar w:fldCharType="begin"/>
      </w:r>
      <w:r w:rsidR="00D359B2">
        <w:rPr>
          <w:lang w:val="en-US"/>
        </w:rPr>
        <w:instrText xml:space="preserve"> ADDIN ZOTERO_BIBL {"custom":[]} CSL_BIBLIOGRAPHY </w:instrText>
      </w:r>
      <w:r>
        <w:fldChar w:fldCharType="separate"/>
      </w:r>
      <w:r w:rsidR="00D359B2" w:rsidRPr="00D359B2">
        <w:rPr>
          <w:rFonts w:ascii="Calibri" w:hAnsi="Calibri" w:cs="Calibri"/>
          <w:lang w:val="en-US"/>
        </w:rPr>
        <w:t>[1]</w:t>
      </w:r>
      <w:r w:rsidR="00D359B2" w:rsidRPr="00D359B2">
        <w:rPr>
          <w:rFonts w:ascii="Calibri" w:hAnsi="Calibri" w:cs="Calibri"/>
          <w:lang w:val="en-US"/>
        </w:rPr>
        <w:tab/>
        <w:t xml:space="preserve">J. K. Wagner, C. Jovel, H. L. Norton, E. J. Parra, and M. D. Shriver, “Comparing quantitative measures of erythema, pigmentation and skin response using reflectometry,” </w:t>
      </w:r>
      <w:r w:rsidR="00D359B2" w:rsidRPr="00D359B2">
        <w:rPr>
          <w:rFonts w:ascii="Calibri" w:hAnsi="Calibri" w:cs="Calibri"/>
          <w:i/>
          <w:iCs/>
          <w:lang w:val="en-US"/>
        </w:rPr>
        <w:t>Pigment Cell Res.</w:t>
      </w:r>
      <w:r w:rsidR="00D359B2" w:rsidRPr="00D359B2">
        <w:rPr>
          <w:rFonts w:ascii="Calibri" w:hAnsi="Calibri" w:cs="Calibri"/>
          <w:lang w:val="en-US"/>
        </w:rPr>
        <w:t>, vol. 15, no. 5, pp. 379–384, Oct. 200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2]</w:t>
      </w:r>
      <w:r w:rsidRPr="00D359B2">
        <w:rPr>
          <w:rFonts w:ascii="Calibri" w:hAnsi="Calibri" w:cs="Calibri"/>
          <w:lang w:val="en-US"/>
        </w:rPr>
        <w:tab/>
        <w:t xml:space="preserve">N. Kollias and A. Baqer, “Spectroscopic characteristics of human melanin in vivo,” </w:t>
      </w:r>
      <w:r w:rsidRPr="00D359B2">
        <w:rPr>
          <w:rFonts w:ascii="Calibri" w:hAnsi="Calibri" w:cs="Calibri"/>
          <w:i/>
          <w:iCs/>
          <w:lang w:val="en-US"/>
        </w:rPr>
        <w:t>J. Invest. Dermatol.</w:t>
      </w:r>
      <w:r w:rsidRPr="00D359B2">
        <w:rPr>
          <w:rFonts w:ascii="Calibri" w:hAnsi="Calibri" w:cs="Calibri"/>
          <w:lang w:val="en-US"/>
        </w:rPr>
        <w:t>, vol. 85, no. 1, pp. 38–42, Jul. 1985.</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w:t>
      </w:r>
      <w:r w:rsidRPr="00D359B2">
        <w:rPr>
          <w:rFonts w:ascii="Calibri" w:hAnsi="Calibri" w:cs="Calibri"/>
          <w:lang w:val="en-US"/>
        </w:rPr>
        <w:tab/>
        <w:t>K. S. Bersha, “Spectral imaging and analysis of human skin,” University of Eastern Finland, 2010.</w:t>
      </w:r>
    </w:p>
    <w:p w:rsidR="00D359B2" w:rsidRPr="00C27333" w:rsidRDefault="00D359B2" w:rsidP="00D359B2">
      <w:pPr>
        <w:pStyle w:val="Bibliographie"/>
        <w:rPr>
          <w:rFonts w:ascii="Calibri" w:hAnsi="Calibri" w:cs="Calibri"/>
          <w:lang w:val="en-US"/>
        </w:rPr>
      </w:pPr>
      <w:r w:rsidRPr="00D359B2">
        <w:rPr>
          <w:rFonts w:ascii="Calibri" w:hAnsi="Calibri" w:cs="Calibri"/>
          <w:lang w:val="en-US"/>
        </w:rPr>
        <w:t>[4]</w:t>
      </w:r>
      <w:r w:rsidRPr="00D359B2">
        <w:rPr>
          <w:rFonts w:ascii="Calibri" w:hAnsi="Calibri" w:cs="Calibri"/>
          <w:lang w:val="en-US"/>
        </w:rPr>
        <w:tab/>
        <w:t xml:space="preserve">M. Ferguson-Pell and S. Hagisawa, “An empirical technique to compensate for melanin when monitoring skin microcirculation using reflectance spectrophotometry,” </w:t>
      </w:r>
      <w:r w:rsidRPr="00D359B2">
        <w:rPr>
          <w:rFonts w:ascii="Calibri" w:hAnsi="Calibri" w:cs="Calibri"/>
          <w:i/>
          <w:iCs/>
          <w:lang w:val="en-US"/>
        </w:rPr>
        <w:t xml:space="preserve">Med. Eng. </w:t>
      </w:r>
      <w:r w:rsidRPr="00C27333">
        <w:rPr>
          <w:rFonts w:ascii="Calibri" w:hAnsi="Calibri" w:cs="Calibri"/>
          <w:i/>
          <w:iCs/>
          <w:lang w:val="en-US"/>
        </w:rPr>
        <w:t>Phys.</w:t>
      </w:r>
      <w:r w:rsidRPr="00C27333">
        <w:rPr>
          <w:rFonts w:ascii="Calibri" w:hAnsi="Calibri" w:cs="Calibri"/>
          <w:lang w:val="en-US"/>
        </w:rPr>
        <w:t>, vol. 17, no. 2, pp. 104–110, Mar. 1995.</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5]</w:t>
      </w:r>
      <w:r w:rsidRPr="00D359B2">
        <w:rPr>
          <w:rFonts w:ascii="Calibri" w:hAnsi="Calibri" w:cs="Calibri"/>
          <w:lang w:val="en-US"/>
        </w:rPr>
        <w:tab/>
        <w:t xml:space="preserve">J. J. Riesz, </w:t>
      </w:r>
      <w:r w:rsidRPr="00D359B2">
        <w:rPr>
          <w:rFonts w:ascii="Calibri" w:hAnsi="Calibri" w:cs="Calibri"/>
          <w:i/>
          <w:iCs/>
          <w:lang w:val="en-US"/>
        </w:rPr>
        <w:t>The spectroscopic properties of melanin</w:t>
      </w:r>
      <w:r w:rsidRPr="00D359B2">
        <w:rPr>
          <w:rFonts w:ascii="Calibri" w:hAnsi="Calibri" w:cs="Calibri"/>
          <w:lang w:val="en-US"/>
        </w:rPr>
        <w:t>. University of Queensland, 2007.</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6]</w:t>
      </w:r>
      <w:r w:rsidRPr="00D359B2">
        <w:rPr>
          <w:rFonts w:ascii="Calibri" w:hAnsi="Calibri" w:cs="Calibri"/>
          <w:lang w:val="en-US"/>
        </w:rPr>
        <w:tab/>
        <w:t xml:space="preserve">I. V. Meglinsky and S. J. Matcher, “Modelling the sampling volume for skin blood oxygenation measurements,” </w:t>
      </w:r>
      <w:r w:rsidRPr="00D359B2">
        <w:rPr>
          <w:rFonts w:ascii="Calibri" w:hAnsi="Calibri" w:cs="Calibri"/>
          <w:i/>
          <w:iCs/>
          <w:lang w:val="en-US"/>
        </w:rPr>
        <w:t>ResearchGate</w:t>
      </w:r>
      <w:r w:rsidRPr="00D359B2">
        <w:rPr>
          <w:rFonts w:ascii="Calibri" w:hAnsi="Calibri" w:cs="Calibri"/>
          <w:lang w:val="en-US"/>
        </w:rPr>
        <w:t>, vol. 39, no. 1, pp. 44–50, Feb. 2001.</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7]</w:t>
      </w:r>
      <w:r w:rsidRPr="00D359B2">
        <w:rPr>
          <w:rFonts w:ascii="Calibri" w:hAnsi="Calibri" w:cs="Calibri"/>
          <w:lang w:val="en-US"/>
        </w:rPr>
        <w:tab/>
        <w:t xml:space="preserve">H. Gesche, D. Grosskurth, G. Küchler, and A. Patzak, “Continuous blood pressure measurement by using the pulse transit time: comparison to a cuff-based method,” </w:t>
      </w:r>
      <w:r w:rsidRPr="00D359B2">
        <w:rPr>
          <w:rFonts w:ascii="Calibri" w:hAnsi="Calibri" w:cs="Calibri"/>
          <w:i/>
          <w:iCs/>
          <w:lang w:val="en-US"/>
        </w:rPr>
        <w:t>Eur. J. Appl. Physiol.</w:t>
      </w:r>
      <w:r w:rsidRPr="00D359B2">
        <w:rPr>
          <w:rFonts w:ascii="Calibri" w:hAnsi="Calibri" w:cs="Calibri"/>
          <w:lang w:val="en-US"/>
        </w:rPr>
        <w:t>, vol. 112, no. 1, pp. 309–315, Jan. 201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8]</w:t>
      </w:r>
      <w:r w:rsidRPr="00D359B2">
        <w:rPr>
          <w:rFonts w:ascii="Calibri" w:hAnsi="Calibri" w:cs="Calibri"/>
          <w:lang w:val="en-US"/>
        </w:rPr>
        <w:tab/>
        <w:t>E. Angelopoulou, “Understanding the color of human skin,” 2001, vol. 4299, pp. 243–251.</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9]</w:t>
      </w:r>
      <w:r w:rsidRPr="00D359B2">
        <w:rPr>
          <w:rFonts w:ascii="Calibri" w:hAnsi="Calibri" w:cs="Calibri"/>
          <w:lang w:val="en-US"/>
        </w:rPr>
        <w:tab/>
        <w:t xml:space="preserve">I. V. Meglinski and S. J. Matcher, “Computer simulation of the skin reflectance spectra,” </w:t>
      </w:r>
      <w:r w:rsidRPr="00D359B2">
        <w:rPr>
          <w:rFonts w:ascii="Calibri" w:hAnsi="Calibri" w:cs="Calibri"/>
          <w:i/>
          <w:iCs/>
          <w:lang w:val="en-US"/>
        </w:rPr>
        <w:t>ResearchGate</w:t>
      </w:r>
      <w:r w:rsidRPr="00D359B2">
        <w:rPr>
          <w:rFonts w:ascii="Calibri" w:hAnsi="Calibri" w:cs="Calibri"/>
          <w:lang w:val="en-US"/>
        </w:rPr>
        <w:t>, vol. 70, no. 2, pp. 179–86, Mar. 2003.</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0]</w:t>
      </w:r>
      <w:r w:rsidRPr="00D359B2">
        <w:rPr>
          <w:rFonts w:ascii="Calibri" w:hAnsi="Calibri" w:cs="Calibri"/>
          <w:lang w:val="en-US"/>
        </w:rPr>
        <w:tab/>
        <w:t xml:space="preserve">A. Garcia-Uribe, J. Zou, M. Duvic, J. H. Cho-Vega, V. G. Prieto, and L. V. Wang, “In vivo diagnosis of melanoma and non-melanoma skin cancer using oblique incidence diffuse reflectance spectrometry,” </w:t>
      </w:r>
      <w:r w:rsidRPr="00D359B2">
        <w:rPr>
          <w:rFonts w:ascii="Calibri" w:hAnsi="Calibri" w:cs="Calibri"/>
          <w:i/>
          <w:iCs/>
          <w:lang w:val="en-US"/>
        </w:rPr>
        <w:t>Cancer Res.</w:t>
      </w:r>
      <w:r w:rsidRPr="00D359B2">
        <w:rPr>
          <w:rFonts w:ascii="Calibri" w:hAnsi="Calibri" w:cs="Calibri"/>
          <w:lang w:val="en-US"/>
        </w:rPr>
        <w:t>, vol. 72, no. 11, pp. 2738–2745, Jun. 201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1]</w:t>
      </w:r>
      <w:r w:rsidRPr="00D359B2">
        <w:rPr>
          <w:rFonts w:ascii="Calibri" w:hAnsi="Calibri" w:cs="Calibri"/>
          <w:lang w:val="en-US"/>
        </w:rPr>
        <w:tab/>
        <w:t xml:space="preserve">R. R. Anderson and J. A. Parrish, “The Optics of Human Skin,” </w:t>
      </w:r>
      <w:r w:rsidRPr="00D359B2">
        <w:rPr>
          <w:rFonts w:ascii="Calibri" w:hAnsi="Calibri" w:cs="Calibri"/>
          <w:i/>
          <w:iCs/>
          <w:lang w:val="en-US"/>
        </w:rPr>
        <w:t>J. Invest. Dermatol.</w:t>
      </w:r>
      <w:r w:rsidRPr="00D359B2">
        <w:rPr>
          <w:rFonts w:ascii="Calibri" w:hAnsi="Calibri" w:cs="Calibri"/>
          <w:lang w:val="en-US"/>
        </w:rPr>
        <w:t>, vol. 77, no. 1, pp. 13–19, Jul. 1981.</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2]</w:t>
      </w:r>
      <w:r w:rsidRPr="00D359B2">
        <w:rPr>
          <w:rFonts w:ascii="Calibri" w:hAnsi="Calibri" w:cs="Calibri"/>
          <w:lang w:val="en-US"/>
        </w:rPr>
        <w:tab/>
        <w:t xml:space="preserve">J. Y. Qu, H. Chang, and S. Xiong, “Fluorescence spectral imaging for characterization of tissue based on multivariate statistical analysis,” </w:t>
      </w:r>
      <w:r w:rsidRPr="00D359B2">
        <w:rPr>
          <w:rFonts w:ascii="Calibri" w:hAnsi="Calibri" w:cs="Calibri"/>
          <w:i/>
          <w:iCs/>
          <w:lang w:val="en-US"/>
        </w:rPr>
        <w:t>JOSA A</w:t>
      </w:r>
      <w:r w:rsidRPr="00D359B2">
        <w:rPr>
          <w:rFonts w:ascii="Calibri" w:hAnsi="Calibri" w:cs="Calibri"/>
          <w:lang w:val="en-US"/>
        </w:rPr>
        <w:t>, vol. 19, no. 9, pp. 1823–1831, Sep. 200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3]</w:t>
      </w:r>
      <w:r w:rsidRPr="00D359B2">
        <w:rPr>
          <w:rFonts w:ascii="Calibri" w:hAnsi="Calibri" w:cs="Calibri"/>
          <w:lang w:val="en-US"/>
        </w:rPr>
        <w:tab/>
        <w:t xml:space="preserve">A. J. Thody, E. M. Higgins, K. Wakamatsu, S. Ito, S. A. Burchill, and J. M. Marks, “Pheomelanin as well as eumelanin is present in human epidermis,” </w:t>
      </w:r>
      <w:r w:rsidRPr="00D359B2">
        <w:rPr>
          <w:rFonts w:ascii="Calibri" w:hAnsi="Calibri" w:cs="Calibri"/>
          <w:i/>
          <w:iCs/>
          <w:lang w:val="en-US"/>
        </w:rPr>
        <w:t>J. Invest. Dermatol.</w:t>
      </w:r>
      <w:r w:rsidRPr="00D359B2">
        <w:rPr>
          <w:rFonts w:ascii="Calibri" w:hAnsi="Calibri" w:cs="Calibri"/>
          <w:lang w:val="en-US"/>
        </w:rPr>
        <w:t>, vol. 97, no. 2, pp. 340–344, Aug. 1991.</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4]</w:t>
      </w:r>
      <w:r w:rsidRPr="00D359B2">
        <w:rPr>
          <w:rFonts w:ascii="Calibri" w:hAnsi="Calibri" w:cs="Calibri"/>
          <w:lang w:val="en-US"/>
        </w:rPr>
        <w:tab/>
        <w:t xml:space="preserve">G. Zonios, J. Bykowski, and N. Kollias, “Skin melanin, hemoglobin, and light scattering properties can be quantitatively assessed in vivo using diffuse reflectance spectroscopy,” </w:t>
      </w:r>
      <w:r w:rsidRPr="00D359B2">
        <w:rPr>
          <w:rFonts w:ascii="Calibri" w:hAnsi="Calibri" w:cs="Calibri"/>
          <w:i/>
          <w:iCs/>
          <w:lang w:val="en-US"/>
        </w:rPr>
        <w:t>J. Invest. Dermatol.</w:t>
      </w:r>
      <w:r w:rsidRPr="00D359B2">
        <w:rPr>
          <w:rFonts w:ascii="Calibri" w:hAnsi="Calibri" w:cs="Calibri"/>
          <w:lang w:val="en-US"/>
        </w:rPr>
        <w:t>, vol. 117, no. 6, pp. 1452–1457, Dec. 2001.</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15]</w:t>
      </w:r>
      <w:r w:rsidRPr="00D359B2">
        <w:rPr>
          <w:rFonts w:ascii="Calibri" w:hAnsi="Calibri" w:cs="Calibri"/>
          <w:lang w:val="en-US"/>
        </w:rPr>
        <w:tab/>
        <w:t xml:space="preserve">F. Scholkmann </w:t>
      </w:r>
      <w:r w:rsidRPr="00D359B2">
        <w:rPr>
          <w:rFonts w:ascii="Calibri" w:hAnsi="Calibri" w:cs="Calibri"/>
          <w:i/>
          <w:iCs/>
          <w:lang w:val="en-US"/>
        </w:rPr>
        <w:t>et al.</w:t>
      </w:r>
      <w:r w:rsidRPr="00D359B2">
        <w:rPr>
          <w:rFonts w:ascii="Calibri" w:hAnsi="Calibri" w:cs="Calibri"/>
          <w:lang w:val="en-US"/>
        </w:rPr>
        <w:t xml:space="preserve">, “A review on continuous wave functional near-infrared spectroscopy and imaging instrumentation and methodology,” </w:t>
      </w:r>
      <w:r w:rsidRPr="00D359B2">
        <w:rPr>
          <w:rFonts w:ascii="Calibri" w:hAnsi="Calibri" w:cs="Calibri"/>
          <w:i/>
          <w:iCs/>
          <w:lang w:val="en-US"/>
        </w:rPr>
        <w:t>NeuroImage</w:t>
      </w:r>
      <w:r w:rsidRPr="00D359B2">
        <w:rPr>
          <w:rFonts w:ascii="Calibri" w:hAnsi="Calibri" w:cs="Calibri"/>
          <w:lang w:val="en-US"/>
        </w:rPr>
        <w:t>, vol. 85, pp. 6–27, Jan. 2014.</w:t>
      </w:r>
    </w:p>
    <w:p w:rsidR="00D359B2" w:rsidRPr="00D359B2" w:rsidRDefault="00D359B2" w:rsidP="00D359B2">
      <w:pPr>
        <w:pStyle w:val="Bibliographie"/>
        <w:rPr>
          <w:rFonts w:ascii="Calibri" w:hAnsi="Calibri" w:cs="Calibri"/>
        </w:rPr>
      </w:pPr>
      <w:r w:rsidRPr="00D359B2">
        <w:rPr>
          <w:rFonts w:ascii="Calibri" w:hAnsi="Calibri" w:cs="Calibri"/>
          <w:lang w:val="en-US"/>
        </w:rPr>
        <w:t>[16]</w:t>
      </w:r>
      <w:r w:rsidRPr="00D359B2">
        <w:rPr>
          <w:rFonts w:ascii="Calibri" w:hAnsi="Calibri" w:cs="Calibri"/>
          <w:lang w:val="en-US"/>
        </w:rPr>
        <w:tab/>
        <w:t xml:space="preserve">M. Shahin, A. Badawi, and M. Kamel, “Biometric authentication using fast correlation of near infrared hand vein patterns,” </w:t>
      </w:r>
      <w:r w:rsidRPr="00D359B2">
        <w:rPr>
          <w:rFonts w:ascii="Calibri" w:hAnsi="Calibri" w:cs="Calibri"/>
          <w:i/>
          <w:iCs/>
          <w:lang w:val="en-US"/>
        </w:rPr>
        <w:t xml:space="preserve">Int. J. Biomed. </w:t>
      </w:r>
      <w:r w:rsidRPr="00D359B2">
        <w:rPr>
          <w:rFonts w:ascii="Calibri" w:hAnsi="Calibri" w:cs="Calibri"/>
          <w:i/>
          <w:iCs/>
        </w:rPr>
        <w:t>Sci.</w:t>
      </w:r>
      <w:r w:rsidRPr="00D359B2">
        <w:rPr>
          <w:rFonts w:ascii="Calibri" w:hAnsi="Calibri" w:cs="Calibri"/>
        </w:rPr>
        <w:t>, vol. 2, no. 3, pp. 141–148, 2007.</w:t>
      </w:r>
    </w:p>
    <w:p w:rsidR="00D359B2" w:rsidRPr="00D359B2" w:rsidRDefault="00D359B2" w:rsidP="00D359B2">
      <w:pPr>
        <w:pStyle w:val="Bibliographie"/>
        <w:rPr>
          <w:rFonts w:ascii="Calibri" w:hAnsi="Calibri" w:cs="Calibri"/>
        </w:rPr>
      </w:pPr>
      <w:r w:rsidRPr="00D359B2">
        <w:rPr>
          <w:rFonts w:ascii="Calibri" w:hAnsi="Calibri" w:cs="Calibri"/>
        </w:rPr>
        <w:t>[17]</w:t>
      </w:r>
      <w:r w:rsidRPr="00D359B2">
        <w:rPr>
          <w:rFonts w:ascii="Calibri" w:hAnsi="Calibri" w:cs="Calibri"/>
        </w:rPr>
        <w:tab/>
        <w:t>G. Sou, “Cours de Capteurs d’images CCD et CMOS, UE de formation des image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18]</w:t>
      </w:r>
      <w:r w:rsidRPr="00D359B2">
        <w:rPr>
          <w:rFonts w:ascii="Calibri" w:hAnsi="Calibri" w:cs="Calibri"/>
        </w:rPr>
        <w:tab/>
        <w:t>L. Billot, “Cours de Capteurs, formation Ingénierie, Robotique, et Systèmes Intelligents,” 2015, 2015.</w:t>
      </w:r>
    </w:p>
    <w:p w:rsidR="00D359B2" w:rsidRPr="00D359B2" w:rsidRDefault="00D359B2" w:rsidP="00D359B2">
      <w:pPr>
        <w:pStyle w:val="Bibliographie"/>
        <w:rPr>
          <w:rFonts w:ascii="Calibri" w:hAnsi="Calibri" w:cs="Calibri"/>
        </w:rPr>
      </w:pPr>
      <w:r w:rsidRPr="00D359B2">
        <w:rPr>
          <w:rFonts w:ascii="Calibri" w:hAnsi="Calibri" w:cs="Calibri"/>
        </w:rPr>
        <w:t>[19]</w:t>
      </w:r>
      <w:r w:rsidRPr="00D359B2">
        <w:rPr>
          <w:rFonts w:ascii="Calibri" w:hAnsi="Calibri" w:cs="Calibri"/>
        </w:rPr>
        <w:tab/>
        <w:t>M. Ben Chouika, “Cours de Capteurs Optiques Intégré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0]</w:t>
      </w:r>
      <w:r w:rsidRPr="00D359B2">
        <w:rPr>
          <w:rFonts w:ascii="Calibri" w:hAnsi="Calibri" w:cs="Calibri"/>
        </w:rPr>
        <w:tab/>
        <w:t>M. Ben Chouika, “Cours de colorimétrie, UE de Capteurs optiques intégré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1]</w:t>
      </w:r>
      <w:r w:rsidRPr="00D359B2">
        <w:rPr>
          <w:rFonts w:ascii="Calibri" w:hAnsi="Calibri" w:cs="Calibri"/>
        </w:rPr>
        <w:tab/>
        <w:t>S. Holé, “Cours de Modélisation des Capteur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2]</w:t>
      </w:r>
      <w:r w:rsidRPr="00D359B2">
        <w:rPr>
          <w:rFonts w:ascii="Calibri" w:hAnsi="Calibri" w:cs="Calibri"/>
        </w:rPr>
        <w:tab/>
        <w:t>O. Delage, “Cours de photométrie, UE de formation des image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3]</w:t>
      </w:r>
      <w:r w:rsidRPr="00D359B2">
        <w:rPr>
          <w:rFonts w:ascii="Calibri" w:hAnsi="Calibri" w:cs="Calibri"/>
        </w:rPr>
        <w:tab/>
        <w:t>M. Tahon, “Cours de Traitement du Signal,” Laboratoire d’Acoustique, Conservatoire National des Arts et Métiers, 2015.</w:t>
      </w:r>
    </w:p>
    <w:p w:rsidR="00D359B2" w:rsidRPr="00D359B2" w:rsidRDefault="00D359B2" w:rsidP="00D359B2">
      <w:pPr>
        <w:pStyle w:val="Bibliographie"/>
        <w:rPr>
          <w:rFonts w:ascii="Calibri" w:hAnsi="Calibri" w:cs="Calibri"/>
        </w:rPr>
      </w:pPr>
      <w:r w:rsidRPr="00D359B2">
        <w:rPr>
          <w:rFonts w:ascii="Calibri" w:hAnsi="Calibri" w:cs="Calibri"/>
        </w:rPr>
        <w:t>[24]</w:t>
      </w:r>
      <w:r w:rsidRPr="00D359B2">
        <w:rPr>
          <w:rFonts w:ascii="Calibri" w:hAnsi="Calibri" w:cs="Calibri"/>
        </w:rPr>
        <w:tab/>
        <w:t>O. Delage, “Cours d’optique géométrique, UE de Formation des image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5]</w:t>
      </w:r>
      <w:r w:rsidRPr="00D359B2">
        <w:rPr>
          <w:rFonts w:ascii="Calibri" w:hAnsi="Calibri" w:cs="Calibri"/>
        </w:rPr>
        <w:tab/>
        <w:t>O. Delage, “Cours d’optique géométrique et quantique, UE de Formation des image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6]</w:t>
      </w:r>
      <w:r w:rsidRPr="00D359B2">
        <w:rPr>
          <w:rFonts w:ascii="Calibri" w:hAnsi="Calibri" w:cs="Calibri"/>
        </w:rPr>
        <w:tab/>
        <w:t>O. Delage, “Cours d’optique quantique, UE de Formation des images,” Université Pierre et Marie Curie, 2016.</w:t>
      </w:r>
    </w:p>
    <w:p w:rsidR="00D359B2" w:rsidRPr="00D359B2" w:rsidRDefault="00D359B2" w:rsidP="00D359B2">
      <w:pPr>
        <w:pStyle w:val="Bibliographie"/>
        <w:rPr>
          <w:rFonts w:ascii="Calibri" w:hAnsi="Calibri" w:cs="Calibri"/>
        </w:rPr>
      </w:pPr>
      <w:r w:rsidRPr="00D359B2">
        <w:rPr>
          <w:rFonts w:ascii="Calibri" w:hAnsi="Calibri" w:cs="Calibri"/>
        </w:rPr>
        <w:t>[27]</w:t>
      </w:r>
      <w:r w:rsidRPr="00D359B2">
        <w:rPr>
          <w:rFonts w:ascii="Calibri" w:hAnsi="Calibri" w:cs="Calibri"/>
        </w:rPr>
        <w:tab/>
        <w:t>C. Bordier, “Diffusion de la lumière par des tissus biologiques: Etude expérimentale et modélisation par l’équation de transfert radiatif vectorielle.,” Université Paris 6, 2009.</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28]</w:t>
      </w:r>
      <w:r w:rsidRPr="00D359B2">
        <w:rPr>
          <w:rFonts w:ascii="Calibri" w:hAnsi="Calibri" w:cs="Calibri"/>
          <w:lang w:val="en-US"/>
        </w:rPr>
        <w:tab/>
        <w:t xml:space="preserve">F. Wang, A. Behrooz, M. Morris, and A. Adibi, “High-contrast subcutaneous vein detection and localization using multispectral imaging,” </w:t>
      </w:r>
      <w:r w:rsidRPr="00D359B2">
        <w:rPr>
          <w:rFonts w:ascii="Calibri" w:hAnsi="Calibri" w:cs="Calibri"/>
          <w:i/>
          <w:iCs/>
          <w:lang w:val="en-US"/>
        </w:rPr>
        <w:t>J. Biomed. Opt.</w:t>
      </w:r>
      <w:r w:rsidRPr="00D359B2">
        <w:rPr>
          <w:rFonts w:ascii="Calibri" w:hAnsi="Calibri" w:cs="Calibri"/>
          <w:lang w:val="en-US"/>
        </w:rPr>
        <w:t>, vol. 18, no. 5, pp. 50504–50504, 2013.</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29]</w:t>
      </w:r>
      <w:r w:rsidRPr="00D359B2">
        <w:rPr>
          <w:rFonts w:ascii="Calibri" w:hAnsi="Calibri" w:cs="Calibri"/>
          <w:lang w:val="en-US"/>
        </w:rPr>
        <w:tab/>
        <w:t xml:space="preserve">M. J. Mendenhall, A. S. Nunez, and R. K. Martin, “Human skin detection in the visible and near infrared,” </w:t>
      </w:r>
      <w:r w:rsidRPr="00D359B2">
        <w:rPr>
          <w:rFonts w:ascii="Calibri" w:hAnsi="Calibri" w:cs="Calibri"/>
          <w:i/>
          <w:iCs/>
          <w:lang w:val="en-US"/>
        </w:rPr>
        <w:t>Appl. Opt.</w:t>
      </w:r>
      <w:r w:rsidRPr="00D359B2">
        <w:rPr>
          <w:rFonts w:ascii="Calibri" w:hAnsi="Calibri" w:cs="Calibri"/>
          <w:lang w:val="en-US"/>
        </w:rPr>
        <w:t>, vol. 54, no. 35, p. 10559, Dec. 2015.</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0]</w:t>
      </w:r>
      <w:r w:rsidRPr="00D359B2">
        <w:rPr>
          <w:rFonts w:ascii="Calibri" w:hAnsi="Calibri" w:cs="Calibri"/>
          <w:lang w:val="en-US"/>
        </w:rPr>
        <w:tab/>
        <w:t xml:space="preserve">R. Fuksis, M. Greitans, O. Nikisins, and M. Pudzs, “Infrared imaging system for analysis of blood vessel structure,” </w:t>
      </w:r>
      <w:r w:rsidRPr="00D359B2">
        <w:rPr>
          <w:rFonts w:ascii="Calibri" w:hAnsi="Calibri" w:cs="Calibri"/>
          <w:i/>
          <w:iCs/>
          <w:lang w:val="en-US"/>
        </w:rPr>
        <w:t>Elektron. Ir Elektrotechnika</w:t>
      </w:r>
      <w:r w:rsidRPr="00D359B2">
        <w:rPr>
          <w:rFonts w:ascii="Calibri" w:hAnsi="Calibri" w:cs="Calibri"/>
          <w:lang w:val="en-US"/>
        </w:rPr>
        <w:t>, vol. 97, no. 1, pp. 45–48, 2015.</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lastRenderedPageBreak/>
        <w:t>[31]</w:t>
      </w:r>
      <w:r w:rsidRPr="00D359B2">
        <w:rPr>
          <w:rFonts w:ascii="Calibri" w:hAnsi="Calibri" w:cs="Calibri"/>
          <w:lang w:val="en-US"/>
        </w:rPr>
        <w:tab/>
        <w:t xml:space="preserve">C. Boué and S. Holé, “Infrared thermography protocol for simple measurements of thermal diffusivity and conductivity,” </w:t>
      </w:r>
      <w:r w:rsidRPr="00D359B2">
        <w:rPr>
          <w:rFonts w:ascii="Calibri" w:hAnsi="Calibri" w:cs="Calibri"/>
          <w:i/>
          <w:iCs/>
          <w:lang w:val="en-US"/>
        </w:rPr>
        <w:t>Infrared Phys. Technol.</w:t>
      </w:r>
      <w:r w:rsidRPr="00D359B2">
        <w:rPr>
          <w:rFonts w:ascii="Calibri" w:hAnsi="Calibri" w:cs="Calibri"/>
          <w:lang w:val="en-US"/>
        </w:rPr>
        <w:t>, vol. 55, no. 4, pp. 376–379, Jul. 201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2]</w:t>
      </w:r>
      <w:r w:rsidRPr="00D359B2">
        <w:rPr>
          <w:rFonts w:ascii="Calibri" w:hAnsi="Calibri" w:cs="Calibri"/>
          <w:lang w:val="en-US"/>
        </w:rPr>
        <w:tab/>
        <w:t>L. Wang and G. Leedham, “Near- and Far- Infrared Imaging for Vein Pattern Biometrics,” 2006, pp. 52–5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3]</w:t>
      </w:r>
      <w:r w:rsidRPr="00D359B2">
        <w:rPr>
          <w:rFonts w:ascii="Calibri" w:hAnsi="Calibri" w:cs="Calibri"/>
          <w:lang w:val="en-US"/>
        </w:rPr>
        <w:tab/>
        <w:t xml:space="preserve">M. Kono, H. Ueki, and S. Umemura, “Near-infrared finger vein patterns for personal identification,” </w:t>
      </w:r>
      <w:r w:rsidRPr="00D359B2">
        <w:rPr>
          <w:rFonts w:ascii="Calibri" w:hAnsi="Calibri" w:cs="Calibri"/>
          <w:i/>
          <w:iCs/>
          <w:lang w:val="en-US"/>
        </w:rPr>
        <w:t>Appl. Opt.</w:t>
      </w:r>
      <w:r w:rsidRPr="00D359B2">
        <w:rPr>
          <w:rFonts w:ascii="Calibri" w:hAnsi="Calibri" w:cs="Calibri"/>
          <w:lang w:val="en-US"/>
        </w:rPr>
        <w:t>, vol. 41, no. 35, pp. 7429–7436, 200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4]</w:t>
      </w:r>
      <w:r w:rsidRPr="00D359B2">
        <w:rPr>
          <w:rFonts w:ascii="Calibri" w:hAnsi="Calibri" w:cs="Calibri"/>
          <w:lang w:val="en-US"/>
        </w:rPr>
        <w:tab/>
        <w:t xml:space="preserve">S. Beuve, Z. Qin, J.-P. Roger, S. Holé, and C. Boué, “Open cracks depth sizing by multi-frequency laser stimulated lock-in thermography combined with image processing,” </w:t>
      </w:r>
      <w:r w:rsidRPr="00D359B2">
        <w:rPr>
          <w:rFonts w:ascii="Calibri" w:hAnsi="Calibri" w:cs="Calibri"/>
          <w:i/>
          <w:iCs/>
          <w:lang w:val="en-US"/>
        </w:rPr>
        <w:t>Sens. Actuators Phys.</w:t>
      </w:r>
      <w:r w:rsidRPr="00D359B2">
        <w:rPr>
          <w:rFonts w:ascii="Calibri" w:hAnsi="Calibri" w:cs="Calibri"/>
          <w:lang w:val="en-US"/>
        </w:rPr>
        <w:t>, vol. 247, pp. 494–503, Aug. 2016.</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5]</w:t>
      </w:r>
      <w:r w:rsidRPr="00D359B2">
        <w:rPr>
          <w:rFonts w:ascii="Calibri" w:hAnsi="Calibri" w:cs="Calibri"/>
          <w:lang w:val="en-US"/>
        </w:rPr>
        <w:tab/>
        <w:t xml:space="preserve">L. Hode, </w:t>
      </w:r>
      <w:r w:rsidRPr="00D359B2">
        <w:rPr>
          <w:rFonts w:ascii="Calibri" w:hAnsi="Calibri" w:cs="Calibri"/>
          <w:i/>
          <w:iCs/>
          <w:lang w:val="en-US"/>
        </w:rPr>
        <w:t>Penetration of light into living tissue</w:t>
      </w:r>
      <w:r w:rsidRPr="00D359B2">
        <w:rPr>
          <w:rFonts w:ascii="Calibri" w:hAnsi="Calibri" w:cs="Calibri"/>
          <w:lang w:val="en-US"/>
        </w:rPr>
        <w:t>. 201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6]</w:t>
      </w:r>
      <w:r w:rsidRPr="00D359B2">
        <w:rPr>
          <w:rFonts w:ascii="Calibri" w:hAnsi="Calibri" w:cs="Calibri"/>
          <w:lang w:val="en-US"/>
        </w:rPr>
        <w:tab/>
        <w:t xml:space="preserve">I. V. Meglinski and S. J. Matcher, “Quantitative assessment of skin layers absorption and skin reflectance spectra simulation,” </w:t>
      </w:r>
      <w:r w:rsidRPr="00D359B2">
        <w:rPr>
          <w:rFonts w:ascii="Calibri" w:hAnsi="Calibri" w:cs="Calibri"/>
          <w:i/>
          <w:iCs/>
          <w:lang w:val="en-US"/>
        </w:rPr>
        <w:t>ResearchGate</w:t>
      </w:r>
      <w:r w:rsidRPr="00D359B2">
        <w:rPr>
          <w:rFonts w:ascii="Calibri" w:hAnsi="Calibri" w:cs="Calibri"/>
          <w:lang w:val="en-US"/>
        </w:rPr>
        <w:t>, vol. 23, no. 4, pp. 741–53, Dec. 2002.</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7]</w:t>
      </w:r>
      <w:r w:rsidRPr="00D359B2">
        <w:rPr>
          <w:rFonts w:ascii="Calibri" w:hAnsi="Calibri" w:cs="Calibri"/>
          <w:lang w:val="en-US"/>
        </w:rPr>
        <w:tab/>
        <w:t xml:space="preserve">G. Friedrich and Y. Yeshurun, “Seeing people in the dark: face recognition in infrared images,” in </w:t>
      </w:r>
      <w:r w:rsidRPr="00D359B2">
        <w:rPr>
          <w:rFonts w:ascii="Calibri" w:hAnsi="Calibri" w:cs="Calibri"/>
          <w:i/>
          <w:iCs/>
          <w:lang w:val="en-US"/>
        </w:rPr>
        <w:t>International Workshop on Biologically Motivated Computer Vision</w:t>
      </w:r>
      <w:r w:rsidRPr="00D359B2">
        <w:rPr>
          <w:rFonts w:ascii="Calibri" w:hAnsi="Calibri" w:cs="Calibri"/>
          <w:lang w:val="en-US"/>
        </w:rPr>
        <w:t>, 2002, pp. 348–359.</w:t>
      </w:r>
    </w:p>
    <w:p w:rsidR="00D359B2" w:rsidRPr="00D359B2" w:rsidRDefault="00D359B2" w:rsidP="00D359B2">
      <w:pPr>
        <w:pStyle w:val="Bibliographie"/>
        <w:rPr>
          <w:rFonts w:ascii="Calibri" w:hAnsi="Calibri" w:cs="Calibri"/>
          <w:lang w:val="en-US"/>
        </w:rPr>
      </w:pPr>
      <w:r w:rsidRPr="00D359B2">
        <w:rPr>
          <w:rFonts w:ascii="Calibri" w:hAnsi="Calibri" w:cs="Calibri"/>
          <w:lang w:val="en-US"/>
        </w:rPr>
        <w:t>[38]</w:t>
      </w:r>
      <w:r w:rsidRPr="00D359B2">
        <w:rPr>
          <w:rFonts w:ascii="Calibri" w:hAnsi="Calibri" w:cs="Calibri"/>
          <w:lang w:val="en-US"/>
        </w:rPr>
        <w:tab/>
        <w:t xml:space="preserve">R. K. Miyake </w:t>
      </w:r>
      <w:r w:rsidRPr="00D359B2">
        <w:rPr>
          <w:rFonts w:ascii="Calibri" w:hAnsi="Calibri" w:cs="Calibri"/>
          <w:i/>
          <w:iCs/>
          <w:lang w:val="en-US"/>
        </w:rPr>
        <w:t>et al.</w:t>
      </w:r>
      <w:r w:rsidRPr="00D359B2">
        <w:rPr>
          <w:rFonts w:ascii="Calibri" w:hAnsi="Calibri" w:cs="Calibri"/>
          <w:lang w:val="en-US"/>
        </w:rPr>
        <w:t xml:space="preserve">, “Vein Imaging: A New Method of Near Infrared Imaging, Where a Processed Image Is Projected onto the Skin for the Enhancement of Vein Treatment,” </w:t>
      </w:r>
      <w:r w:rsidRPr="00D359B2">
        <w:rPr>
          <w:rFonts w:ascii="Calibri" w:hAnsi="Calibri" w:cs="Calibri"/>
          <w:i/>
          <w:iCs/>
          <w:lang w:val="en-US"/>
        </w:rPr>
        <w:t>Dermatol. Surg.</w:t>
      </w:r>
      <w:r w:rsidRPr="00D359B2">
        <w:rPr>
          <w:rFonts w:ascii="Calibri" w:hAnsi="Calibri" w:cs="Calibri"/>
          <w:lang w:val="en-US"/>
        </w:rPr>
        <w:t>, vol. 32, no. 8, pp. 1031–1038, Aug. 2006.</w:t>
      </w:r>
    </w:p>
    <w:p w:rsidR="00D359B2" w:rsidRPr="00D359B2" w:rsidRDefault="00D359B2" w:rsidP="00D359B2">
      <w:pPr>
        <w:pStyle w:val="Bibliographie"/>
        <w:rPr>
          <w:rFonts w:ascii="Calibri" w:hAnsi="Calibri" w:cs="Calibri"/>
        </w:rPr>
      </w:pPr>
      <w:r w:rsidRPr="00D359B2">
        <w:rPr>
          <w:rFonts w:ascii="Calibri" w:hAnsi="Calibri" w:cs="Calibri"/>
          <w:lang w:val="en-US"/>
        </w:rPr>
        <w:t>[39]</w:t>
      </w:r>
      <w:r w:rsidRPr="00D359B2">
        <w:rPr>
          <w:rFonts w:ascii="Calibri" w:hAnsi="Calibri" w:cs="Calibri"/>
          <w:lang w:val="en-US"/>
        </w:rPr>
        <w:tab/>
        <w:t xml:space="preserve">J.-R. Kuo, M.-H. Chang, C.-C. Wang, C.-C. Chio, J.-J. Wang, and B.-S. Lin, “Wireless near-infrared spectroscopy system for determining brain hemoglobin levels in laboratory animals,” </w:t>
      </w:r>
      <w:r w:rsidRPr="00D359B2">
        <w:rPr>
          <w:rFonts w:ascii="Calibri" w:hAnsi="Calibri" w:cs="Calibri"/>
          <w:i/>
          <w:iCs/>
          <w:lang w:val="en-US"/>
        </w:rPr>
        <w:t xml:space="preserve">J. Neurosci. </w:t>
      </w:r>
      <w:r w:rsidRPr="00D359B2">
        <w:rPr>
          <w:rFonts w:ascii="Calibri" w:hAnsi="Calibri" w:cs="Calibri"/>
          <w:i/>
          <w:iCs/>
        </w:rPr>
        <w:t>Methods</w:t>
      </w:r>
      <w:r w:rsidRPr="00D359B2">
        <w:rPr>
          <w:rFonts w:ascii="Calibri" w:hAnsi="Calibri" w:cs="Calibri"/>
        </w:rPr>
        <w:t>, vol. 214, no. 2, pp. 204–209, Apr. 2013.</w:t>
      </w:r>
    </w:p>
    <w:p w:rsidR="00B212EF" w:rsidRPr="00B212EF" w:rsidRDefault="00B212EF" w:rsidP="00AE5856">
      <w:r>
        <w:fldChar w:fldCharType="end"/>
      </w:r>
    </w:p>
    <w:sectPr w:rsidR="00B212EF" w:rsidRPr="00B212EF" w:rsidSect="00B212E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NewRoman">
    <w:altName w:val="MS Mincho"/>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5737E"/>
    <w:multiLevelType w:val="hybridMultilevel"/>
    <w:tmpl w:val="372038F4"/>
    <w:lvl w:ilvl="0" w:tplc="2FB2185E">
      <w:numFmt w:val="bullet"/>
      <w:lvlText w:val="-"/>
      <w:lvlJc w:val="left"/>
      <w:pPr>
        <w:ind w:left="720" w:hanging="360"/>
      </w:pPr>
      <w:rPr>
        <w:rFonts w:ascii="Calibri" w:eastAsia="TimesNewRoman" w:hAnsi="Calibri" w:cs="Calibri"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075336C"/>
    <w:multiLevelType w:val="hybridMultilevel"/>
    <w:tmpl w:val="8396ADAE"/>
    <w:lvl w:ilvl="0" w:tplc="2FC60B0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0EC"/>
    <w:rsid w:val="0000136D"/>
    <w:rsid w:val="00027833"/>
    <w:rsid w:val="00045770"/>
    <w:rsid w:val="00081EB9"/>
    <w:rsid w:val="00082FC6"/>
    <w:rsid w:val="000B04B1"/>
    <w:rsid w:val="000B65C6"/>
    <w:rsid w:val="000D4AFE"/>
    <w:rsid w:val="0012291A"/>
    <w:rsid w:val="00165CB6"/>
    <w:rsid w:val="001B10ED"/>
    <w:rsid w:val="001B4E36"/>
    <w:rsid w:val="001C1E02"/>
    <w:rsid w:val="001E3813"/>
    <w:rsid w:val="00291F68"/>
    <w:rsid w:val="002F7B09"/>
    <w:rsid w:val="00390E93"/>
    <w:rsid w:val="003D3C4B"/>
    <w:rsid w:val="004501AA"/>
    <w:rsid w:val="00510E74"/>
    <w:rsid w:val="00512EAF"/>
    <w:rsid w:val="005475DF"/>
    <w:rsid w:val="005767D3"/>
    <w:rsid w:val="00591CAE"/>
    <w:rsid w:val="005F4FCD"/>
    <w:rsid w:val="006160C6"/>
    <w:rsid w:val="00652B76"/>
    <w:rsid w:val="006E60EC"/>
    <w:rsid w:val="00741DA6"/>
    <w:rsid w:val="0077429C"/>
    <w:rsid w:val="00793863"/>
    <w:rsid w:val="0079785C"/>
    <w:rsid w:val="007A2DAB"/>
    <w:rsid w:val="007B173E"/>
    <w:rsid w:val="00845A43"/>
    <w:rsid w:val="00892188"/>
    <w:rsid w:val="008F615E"/>
    <w:rsid w:val="008F6D73"/>
    <w:rsid w:val="00906713"/>
    <w:rsid w:val="00912E5A"/>
    <w:rsid w:val="0094321E"/>
    <w:rsid w:val="009A5516"/>
    <w:rsid w:val="00A57DAC"/>
    <w:rsid w:val="00A91E98"/>
    <w:rsid w:val="00AB248C"/>
    <w:rsid w:val="00AC0D66"/>
    <w:rsid w:val="00AC1858"/>
    <w:rsid w:val="00AE5856"/>
    <w:rsid w:val="00B212EF"/>
    <w:rsid w:val="00B649B1"/>
    <w:rsid w:val="00B7467D"/>
    <w:rsid w:val="00B92576"/>
    <w:rsid w:val="00BA4F95"/>
    <w:rsid w:val="00BA7E6D"/>
    <w:rsid w:val="00BB068E"/>
    <w:rsid w:val="00BC3FDB"/>
    <w:rsid w:val="00BF78F5"/>
    <w:rsid w:val="00C27333"/>
    <w:rsid w:val="00C41C35"/>
    <w:rsid w:val="00C72883"/>
    <w:rsid w:val="00C9483F"/>
    <w:rsid w:val="00CE3608"/>
    <w:rsid w:val="00D359B2"/>
    <w:rsid w:val="00D668FC"/>
    <w:rsid w:val="00D839E4"/>
    <w:rsid w:val="00D84DAF"/>
    <w:rsid w:val="00DB2BDE"/>
    <w:rsid w:val="00E209B5"/>
    <w:rsid w:val="00E237FD"/>
    <w:rsid w:val="00E444CA"/>
    <w:rsid w:val="00EA3877"/>
    <w:rsid w:val="00F03905"/>
    <w:rsid w:val="00F122CE"/>
    <w:rsid w:val="00F13C64"/>
    <w:rsid w:val="00F329AC"/>
    <w:rsid w:val="00F42ACD"/>
    <w:rsid w:val="00FA6636"/>
    <w:rsid w:val="00FC6B3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7EEF3"/>
  <w15:chartTrackingRefBased/>
  <w15:docId w15:val="{1DB2A092-8AAA-4249-A23F-8C46CF7BA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2291A"/>
    <w:pPr>
      <w:ind w:left="720"/>
      <w:contextualSpacing/>
    </w:pPr>
  </w:style>
  <w:style w:type="paragraph" w:styleId="Bibliographie">
    <w:name w:val="Bibliography"/>
    <w:basedOn w:val="Normal"/>
    <w:next w:val="Normal"/>
    <w:uiPriority w:val="37"/>
    <w:unhideWhenUsed/>
    <w:rsid w:val="00B212EF"/>
    <w:pPr>
      <w:tabs>
        <w:tab w:val="left" w:pos="504"/>
      </w:tabs>
      <w:spacing w:after="0" w:line="240" w:lineRule="auto"/>
      <w:ind w:left="504" w:hanging="504"/>
    </w:pPr>
  </w:style>
  <w:style w:type="paragraph" w:customStyle="1" w:styleId="Corps">
    <w:name w:val="Corps"/>
    <w:rsid w:val="00BC3FD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222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01767-1C37-4415-BF09-883ED1A7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10</Pages>
  <Words>10288</Words>
  <Characters>56590</Characters>
  <Application>Microsoft Office Word</Application>
  <DocSecurity>0</DocSecurity>
  <Lines>471</Lines>
  <Paragraphs>1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Maison</dc:creator>
  <cp:keywords/>
  <dc:description/>
  <cp:lastModifiedBy>Vincent Maison</cp:lastModifiedBy>
  <cp:revision>45</cp:revision>
  <cp:lastPrinted>2017-01-18T16:17:00Z</cp:lastPrinted>
  <dcterms:created xsi:type="dcterms:W3CDTF">2017-01-17T10:26:00Z</dcterms:created>
  <dcterms:modified xsi:type="dcterms:W3CDTF">2017-01-1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Os8iKhr"/&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